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header4.xml" ContentType="application/vnd.openxmlformats-officedocument.wordprocessingml.head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F46A3" w:rsidRDefault="00C90FE7" w:rsidP="00EF46A3">
      <w:pPr>
        <w:pStyle w:val="SemFormatao"/>
        <w:sectPr w:rsidR="00EF46A3" w:rsidSect="009B01DC">
          <w:headerReference w:type="default" r:id="rId7"/>
          <w:footerReference w:type="first" r:id="rId8"/>
          <w:pgSz w:w="11906" w:h="16838" w:code="9"/>
          <w:pgMar w:top="96" w:right="176" w:bottom="731" w:left="176" w:header="0" w:footer="0" w:gutter="0"/>
          <w:pgNumType w:fmt="lowerRoman"/>
          <w:cols w:space="708"/>
          <w:docGrid w:linePitch="360"/>
        </w:sectPr>
      </w:pPr>
      <w:r>
        <w:rPr>
          <w:noProof/>
          <w:lang w:eastAsia="pt-BR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Caixa de texto 5" o:spid="_x0000_s1026" type="#_x0000_t202" style="position:absolute;left:0;text-align:left;margin-left:119.05pt;margin-top:260.6pt;width:338.9pt;height:405pt;z-index:25165926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" filled="f" stroked="f">
            <v:textbox>
              <w:txbxContent>
                <w:p w:rsidR="00BD6986" w:rsidRDefault="00BD6986" w:rsidP="00EF46A3">
                  <w:pPr>
                    <w:pStyle w:val="Autorcapa"/>
                  </w:pPr>
                  <w:r>
                    <w:t>IGOR RODRIGUES DA COSTA</w:t>
                  </w:r>
                </w:p>
                <w:p w:rsidR="00BD6986" w:rsidRDefault="00BD6986" w:rsidP="00EF46A3">
                  <w:pPr>
                    <w:pStyle w:val="Espao"/>
                  </w:pPr>
                </w:p>
                <w:p w:rsidR="00BD6986" w:rsidRDefault="00BD6986" w:rsidP="00EF46A3">
                  <w:pPr>
                    <w:pStyle w:val="Espao"/>
                  </w:pPr>
                </w:p>
                <w:p w:rsidR="00BD6986" w:rsidRDefault="00BD6986" w:rsidP="00EF46A3">
                  <w:pPr>
                    <w:pStyle w:val="Espao"/>
                  </w:pPr>
                </w:p>
                <w:p w:rsidR="00BD6986" w:rsidRDefault="00BD6986" w:rsidP="00EF46A3">
                  <w:pPr>
                    <w:pStyle w:val="Espao"/>
                  </w:pPr>
                </w:p>
                <w:p w:rsidR="00BD6986" w:rsidRPr="00CE0012" w:rsidRDefault="00BD6986" w:rsidP="00EF46A3">
                  <w:pPr>
                    <w:pStyle w:val="Espao"/>
                  </w:pPr>
                </w:p>
                <w:p w:rsidR="00BD6986" w:rsidRDefault="00BD6986" w:rsidP="00EF46A3">
                  <w:pPr>
                    <w:pStyle w:val="Titulocapa"/>
                  </w:pPr>
                  <w:r>
                    <w:t>Locos anônimos</w:t>
                  </w:r>
                </w:p>
                <w:p w:rsidR="00BD6986" w:rsidRPr="00CE0012" w:rsidRDefault="00BD6986" w:rsidP="00EF46A3">
                  <w:pPr>
                    <w:pStyle w:val="Espao"/>
                  </w:pPr>
                </w:p>
                <w:p w:rsidR="00BD6986" w:rsidRPr="00CE0012" w:rsidRDefault="00BD6986" w:rsidP="00EF46A3">
                  <w:pPr>
                    <w:pStyle w:val="Espao"/>
                  </w:pPr>
                </w:p>
                <w:p w:rsidR="00BD6986" w:rsidRPr="00CE0012" w:rsidRDefault="00BD6986" w:rsidP="00EF46A3">
                  <w:pPr>
                    <w:pStyle w:val="Espao"/>
                  </w:pPr>
                </w:p>
                <w:p w:rsidR="00BD6986" w:rsidRDefault="00BD6986" w:rsidP="00EF46A3">
                  <w:pPr>
                    <w:pStyle w:val="Espao"/>
                  </w:pPr>
                </w:p>
                <w:p w:rsidR="00BD6986" w:rsidRDefault="00BD6986" w:rsidP="00EF46A3">
                  <w:pPr>
                    <w:pStyle w:val="Espao"/>
                  </w:pPr>
                </w:p>
                <w:p w:rsidR="00BD6986" w:rsidRDefault="00BD6986" w:rsidP="00EF46A3">
                  <w:pPr>
                    <w:pStyle w:val="Espao"/>
                  </w:pPr>
                </w:p>
                <w:p w:rsidR="00BD6986" w:rsidRDefault="00BD6986" w:rsidP="00EF46A3">
                  <w:pPr>
                    <w:pStyle w:val="Espao"/>
                  </w:pPr>
                </w:p>
                <w:p w:rsidR="00BD6986" w:rsidRDefault="00BD6986" w:rsidP="00EF46A3">
                  <w:pPr>
                    <w:pStyle w:val="Espao"/>
                  </w:pPr>
                </w:p>
                <w:p w:rsidR="00BD6986" w:rsidRDefault="00BD6986" w:rsidP="00EF46A3">
                  <w:pPr>
                    <w:pStyle w:val="Espao"/>
                  </w:pPr>
                </w:p>
                <w:p w:rsidR="00BD6986" w:rsidRDefault="00BD6986" w:rsidP="00EF46A3">
                  <w:pPr>
                    <w:pStyle w:val="Espao"/>
                  </w:pPr>
                </w:p>
                <w:p w:rsidR="00BD6986" w:rsidRDefault="00BD6986" w:rsidP="00EF46A3">
                  <w:pPr>
                    <w:pStyle w:val="Espao"/>
                  </w:pPr>
                </w:p>
                <w:p w:rsidR="00BD6986" w:rsidRDefault="00BD6986" w:rsidP="00EF46A3">
                  <w:pPr>
                    <w:pStyle w:val="Espao"/>
                  </w:pPr>
                </w:p>
                <w:p w:rsidR="00BD6986" w:rsidRDefault="00BD6986" w:rsidP="00EF46A3">
                  <w:pPr>
                    <w:pStyle w:val="Espao"/>
                  </w:pPr>
                </w:p>
                <w:p w:rsidR="00BD6986" w:rsidRDefault="00BD6986" w:rsidP="00EF46A3">
                  <w:pPr>
                    <w:pStyle w:val="Espao"/>
                  </w:pPr>
                </w:p>
                <w:p w:rsidR="00BD6986" w:rsidRPr="00CE0012" w:rsidRDefault="00BD6986" w:rsidP="00EF46A3">
                  <w:pPr>
                    <w:pStyle w:val="Espao"/>
                  </w:pPr>
                </w:p>
                <w:p w:rsidR="00BD6986" w:rsidRPr="00CE0012" w:rsidRDefault="00BD6986" w:rsidP="00EF46A3">
                  <w:pPr>
                    <w:pStyle w:val="Espao"/>
                  </w:pPr>
                </w:p>
                <w:p w:rsidR="00BD6986" w:rsidRPr="00CE0012" w:rsidRDefault="00BD6986" w:rsidP="00EF46A3">
                  <w:pPr>
                    <w:pStyle w:val="Espao"/>
                  </w:pPr>
                </w:p>
                <w:p w:rsidR="00BD6986" w:rsidRPr="00CE0012" w:rsidRDefault="00BD6986" w:rsidP="00EF46A3">
                  <w:pPr>
                    <w:pStyle w:val="Espao"/>
                  </w:pPr>
                </w:p>
                <w:p w:rsidR="00BD6986" w:rsidRDefault="00BD6986" w:rsidP="00EF46A3">
                  <w:pPr>
                    <w:pStyle w:val="Espao"/>
                  </w:pPr>
                </w:p>
                <w:p w:rsidR="00BD6986" w:rsidRPr="00CE0012" w:rsidRDefault="00BD6986" w:rsidP="00EF46A3">
                  <w:pPr>
                    <w:pStyle w:val="Espao"/>
                  </w:pPr>
                </w:p>
                <w:p w:rsidR="00BD6986" w:rsidRDefault="00BD6986" w:rsidP="00EF46A3">
                  <w:pPr>
                    <w:pStyle w:val="SemFormatao"/>
                  </w:pPr>
                  <w:r>
                    <w:t>Rio de Janeiro</w:t>
                  </w:r>
                </w:p>
                <w:p w:rsidR="00BD6986" w:rsidRPr="00CE0012" w:rsidRDefault="00BD6986" w:rsidP="00EF46A3">
                  <w:pPr>
                    <w:pStyle w:val="SemFormatao"/>
                  </w:pPr>
                  <w:r>
                    <w:t>2015</w:t>
                  </w:r>
                </w:p>
              </w:txbxContent>
            </v:textbox>
          </v:shape>
        </w:pict>
      </w:r>
    </w:p>
    <w:p w:rsidR="00EF46A3" w:rsidRPr="003E624E" w:rsidRDefault="00EF46A3" w:rsidP="00EF46A3">
      <w:pPr>
        <w:pStyle w:val="SemFormatao"/>
      </w:pPr>
      <w:r w:rsidRPr="003E624E">
        <w:lastRenderedPageBreak/>
        <w:t>UNIVERSIDADE FEDERAL DO RIO DE JANEIRO</w:t>
      </w:r>
    </w:p>
    <w:p w:rsidR="00EF46A3" w:rsidRPr="003E624E" w:rsidRDefault="00EF46A3" w:rsidP="009C1D8E">
      <w:pPr>
        <w:pStyle w:val="SemFormatao"/>
      </w:pPr>
      <w:r w:rsidRPr="003E624E">
        <w:t xml:space="preserve">INSTITUTO DE </w:t>
      </w:r>
      <w:r w:rsidR="009C1D8E">
        <w:t>BIOQUÍMICA MÉDICA LEOPOLDO DE MEIS</w:t>
      </w:r>
    </w:p>
    <w:p w:rsidR="00EF46A3" w:rsidRDefault="00EF46A3" w:rsidP="00EF46A3">
      <w:pPr>
        <w:pStyle w:val="SemFormatao"/>
      </w:pPr>
      <w:r w:rsidRPr="003E624E">
        <w:t>PROGRAMA DE PÓS-GRADUAÇÃO</w:t>
      </w:r>
      <w:r w:rsidR="009C1D8E">
        <w:t xml:space="preserve"> EM QUÍMICA BIOLÓGICA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9C1D8E" w:rsidP="00EF46A3">
      <w:pPr>
        <w:pStyle w:val="Autor"/>
      </w:pPr>
      <w:r>
        <w:t>IGOR RODRIGUES DA COSTA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Pr="00600049" w:rsidRDefault="00C343D9" w:rsidP="00EF46A3">
      <w:pPr>
        <w:pStyle w:val="Ttulodissertao"/>
      </w:pPr>
      <w:r>
        <w:t>LOCOS ANÔNIMOS</w:t>
      </w: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EF46A3" w:rsidP="00EF46A3">
      <w:pPr>
        <w:pStyle w:val="Folhaderosto"/>
        <w:rPr>
          <w:rFonts w:ascii="Calibri" w:hAnsi="Calibri"/>
          <w:lang w:eastAsia="pt-BR"/>
        </w:rPr>
      </w:pPr>
      <w:r>
        <w:rPr>
          <w:lang w:eastAsia="pt-BR"/>
        </w:rPr>
        <w:t xml:space="preserve">Dissertação de Mestrado apresentada ao Programa de Pós-Graduação em </w:t>
      </w:r>
      <w:r w:rsidR="009C1D8E">
        <w:rPr>
          <w:lang w:eastAsia="pt-BR"/>
        </w:rPr>
        <w:t>Química Biológica</w:t>
      </w:r>
      <w:r>
        <w:rPr>
          <w:lang w:eastAsia="pt-BR"/>
        </w:rPr>
        <w:t xml:space="preserve">, Instituto de </w:t>
      </w:r>
      <w:r w:rsidR="009C1D8E">
        <w:rPr>
          <w:lang w:eastAsia="pt-BR"/>
        </w:rPr>
        <w:t>Bioquímica Médica Leopoldo de Meis</w:t>
      </w:r>
      <w:r>
        <w:rPr>
          <w:lang w:eastAsia="pt-BR"/>
        </w:rPr>
        <w:t>, Universidade Federal do Rio de Janeiro, como requisito parcia</w:t>
      </w:r>
      <w:r w:rsidR="003E64D4">
        <w:rPr>
          <w:lang w:eastAsia="pt-BR"/>
        </w:rPr>
        <w:t>l à obtenção do título de Mestre</w:t>
      </w:r>
      <w:r>
        <w:rPr>
          <w:lang w:eastAsia="pt-BR"/>
        </w:rPr>
        <w:t>.</w:t>
      </w: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Default="00EF46A3" w:rsidP="00EF46A3">
      <w:pPr>
        <w:pStyle w:val="Orientador"/>
      </w:pPr>
      <w:r w:rsidRPr="001434C7">
        <w:t xml:space="preserve">Orientador:Prof. </w:t>
      </w:r>
      <w:r w:rsidR="009C1D8E">
        <w:t>Francisco Prosdocimi,</w:t>
      </w:r>
      <w:r w:rsidRPr="001434C7">
        <w:t>Ph.D</w:t>
      </w:r>
    </w:p>
    <w:p w:rsidR="00EF46A3" w:rsidRPr="009C1D8E" w:rsidRDefault="00EF46A3" w:rsidP="00EF46A3">
      <w:pPr>
        <w:pStyle w:val="Orientador"/>
        <w:rPr>
          <w:lang w:val="en-US"/>
        </w:rPr>
      </w:pPr>
      <w:r w:rsidRPr="009C1D8E">
        <w:rPr>
          <w:lang w:val="en-US"/>
        </w:rPr>
        <w:t xml:space="preserve">Co-orientador: </w:t>
      </w:r>
      <w:r w:rsidR="002860C7">
        <w:rPr>
          <w:lang w:val="en-US"/>
        </w:rPr>
        <w:t xml:space="preserve">Prof. </w:t>
      </w:r>
      <w:r w:rsidR="009C1D8E" w:rsidRPr="009C1D8E">
        <w:rPr>
          <w:lang w:val="en-US"/>
        </w:rPr>
        <w:t>William Bryan Jennings</w:t>
      </w:r>
      <w:r w:rsidRPr="009C1D8E">
        <w:rPr>
          <w:lang w:val="en-US"/>
        </w:rPr>
        <w:t>, Ph.D</w:t>
      </w: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Default="00EF46A3" w:rsidP="00EF46A3">
      <w:pPr>
        <w:pStyle w:val="SemFormatao"/>
      </w:pPr>
      <w:r>
        <w:t>Rio de Janeiro</w:t>
      </w:r>
    </w:p>
    <w:p w:rsidR="00EF46A3" w:rsidRDefault="00EF46A3" w:rsidP="00EF46A3">
      <w:pPr>
        <w:pStyle w:val="SemFormatao"/>
      </w:pPr>
      <w:r>
        <w:t>201</w:t>
      </w:r>
      <w:r w:rsidR="007E306F">
        <w:t>5</w:t>
      </w:r>
      <w:r>
        <w:br w:type="page"/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tbl>
      <w:tblPr>
        <w:tblStyle w:val="Tabelacomgrade"/>
        <w:tblW w:w="7087" w:type="dxa"/>
        <w:tblInd w:w="1101" w:type="dxa"/>
        <w:tblLook w:val="04A0"/>
      </w:tblPr>
      <w:tblGrid>
        <w:gridCol w:w="7087"/>
      </w:tblGrid>
      <w:tr w:rsidR="00C343D9" w:rsidTr="00C343D9">
        <w:tc>
          <w:tcPr>
            <w:tcW w:w="7087" w:type="dxa"/>
            <w:vAlign w:val="center"/>
          </w:tcPr>
          <w:p w:rsidR="00C343D9" w:rsidRPr="00FD427C" w:rsidRDefault="00C343D9" w:rsidP="00C343D9">
            <w:pPr>
              <w:rPr>
                <w:color w:val="000000"/>
                <w:lang w:val="pt-BR"/>
              </w:rPr>
            </w:pPr>
            <w:r>
              <w:rPr>
                <w:color w:val="000000"/>
                <w:lang w:val="pt-BR"/>
              </w:rPr>
              <w:t>Costa, Igor Rodrigues da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  <w:r>
              <w:rPr>
                <w:color w:val="000000"/>
                <w:lang w:val="pt-BR"/>
              </w:rPr>
              <w:t>Locos Anônimos</w:t>
            </w:r>
            <w:r w:rsidRPr="00FD427C">
              <w:rPr>
                <w:color w:val="000000"/>
                <w:lang w:val="pt-BR"/>
              </w:rPr>
              <w:t xml:space="preserve">/ </w:t>
            </w:r>
            <w:r>
              <w:rPr>
                <w:color w:val="000000"/>
                <w:lang w:val="pt-BR"/>
              </w:rPr>
              <w:t>Igor Rodrigues da Costa</w:t>
            </w:r>
            <w:r w:rsidRPr="00FD427C">
              <w:rPr>
                <w:color w:val="000000"/>
                <w:lang w:val="pt-BR"/>
              </w:rPr>
              <w:t>. – Rio de Janeiro: UFRJ/</w:t>
            </w:r>
            <w:r>
              <w:rPr>
                <w:color w:val="000000"/>
                <w:lang w:val="pt-BR"/>
              </w:rPr>
              <w:t>IBqM</w:t>
            </w:r>
            <w:r w:rsidRPr="00FD427C">
              <w:rPr>
                <w:color w:val="000000"/>
                <w:lang w:val="pt-BR"/>
              </w:rPr>
              <w:t>, 201</w:t>
            </w:r>
            <w:r>
              <w:rPr>
                <w:color w:val="000000"/>
                <w:lang w:val="pt-BR"/>
              </w:rPr>
              <w:t>5</w:t>
            </w:r>
            <w:r w:rsidRPr="00FD427C">
              <w:rPr>
                <w:color w:val="000000"/>
                <w:lang w:val="pt-BR"/>
              </w:rPr>
              <w:t>.</w:t>
            </w:r>
          </w:p>
          <w:p w:rsidR="00C343D9" w:rsidRPr="00FD427C" w:rsidRDefault="00C343D9" w:rsidP="00C343D9">
            <w:pPr>
              <w:ind w:left="602" w:right="346" w:firstLine="362"/>
              <w:rPr>
                <w:color w:val="000000"/>
                <w:lang w:val="pt-BR"/>
              </w:rPr>
            </w:pPr>
            <w:r w:rsidRPr="00FD427C">
              <w:rPr>
                <w:color w:val="000000"/>
                <w:lang w:val="pt-BR"/>
              </w:rPr>
              <w:t>XXII, 132 p.: il.; 29,7 cm.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  <w:r w:rsidRPr="00FD427C">
              <w:rPr>
                <w:color w:val="000000"/>
                <w:lang w:val="pt-BR"/>
              </w:rPr>
              <w:t>Orientador</w:t>
            </w:r>
            <w:r w:rsidR="002860C7">
              <w:rPr>
                <w:color w:val="000000"/>
                <w:lang w:val="pt-BR"/>
              </w:rPr>
              <w:t>es</w:t>
            </w:r>
            <w:r w:rsidRPr="00FD427C">
              <w:rPr>
                <w:color w:val="000000"/>
                <w:lang w:val="pt-BR"/>
              </w:rPr>
              <w:t xml:space="preserve">: </w:t>
            </w:r>
            <w:r>
              <w:rPr>
                <w:color w:val="000000"/>
                <w:lang w:val="pt-BR"/>
              </w:rPr>
              <w:t>Francisco Prosdocimi</w:t>
            </w:r>
            <w:r w:rsidR="002860C7">
              <w:rPr>
                <w:color w:val="000000"/>
                <w:lang w:val="pt-BR"/>
              </w:rPr>
              <w:t>, William Bryan Jennings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  <w:r>
              <w:rPr>
                <w:color w:val="000000"/>
                <w:lang w:val="pt-BR"/>
              </w:rPr>
              <w:t>Dissertação</w:t>
            </w:r>
            <w:r w:rsidRPr="00FD427C">
              <w:rPr>
                <w:color w:val="000000"/>
                <w:lang w:val="pt-BR"/>
              </w:rPr>
              <w:t xml:space="preserve"> (</w:t>
            </w:r>
            <w:r>
              <w:rPr>
                <w:color w:val="000000"/>
                <w:lang w:val="pt-BR"/>
              </w:rPr>
              <w:t>mestrado) – UFRJ/IBqM/</w:t>
            </w:r>
            <w:r w:rsidRPr="00FD427C">
              <w:rPr>
                <w:color w:val="000000"/>
                <w:lang w:val="pt-BR"/>
              </w:rPr>
              <w:t xml:space="preserve">Programa de </w:t>
            </w:r>
            <w:r>
              <w:rPr>
                <w:color w:val="000000"/>
                <w:lang w:val="pt-BR"/>
              </w:rPr>
              <w:t>Pós-graduação em Química Biológica</w:t>
            </w:r>
            <w:r w:rsidRPr="00FD427C">
              <w:rPr>
                <w:color w:val="000000"/>
                <w:lang w:val="pt-BR"/>
              </w:rPr>
              <w:t>, 201</w:t>
            </w:r>
            <w:r>
              <w:rPr>
                <w:color w:val="000000"/>
                <w:lang w:val="pt-BR"/>
              </w:rPr>
              <w:t>5</w:t>
            </w:r>
            <w:r w:rsidRPr="00FD427C">
              <w:rPr>
                <w:color w:val="000000"/>
                <w:lang w:val="pt-BR"/>
              </w:rPr>
              <w:t>.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  <w:r w:rsidRPr="00FD427C">
              <w:rPr>
                <w:color w:val="000000"/>
                <w:lang w:val="pt-BR"/>
              </w:rPr>
              <w:t xml:space="preserve">1. </w:t>
            </w:r>
            <w:r>
              <w:rPr>
                <w:color w:val="000000"/>
                <w:lang w:val="pt-BR"/>
              </w:rPr>
              <w:t>Locos Anônimos</w:t>
            </w:r>
            <w:r w:rsidRPr="00FD427C">
              <w:rPr>
                <w:color w:val="000000"/>
                <w:lang w:val="pt-BR"/>
              </w:rPr>
              <w:t xml:space="preserve">. 2. </w:t>
            </w:r>
            <w:r>
              <w:rPr>
                <w:color w:val="000000"/>
                <w:lang w:val="pt-BR"/>
              </w:rPr>
              <w:t>Bioinformática</w:t>
            </w:r>
            <w:r w:rsidRPr="00FD427C">
              <w:rPr>
                <w:color w:val="000000"/>
                <w:lang w:val="pt-BR"/>
              </w:rPr>
              <w:t xml:space="preserve">. 3. </w:t>
            </w:r>
            <w:r>
              <w:rPr>
                <w:color w:val="000000"/>
                <w:lang w:val="pt-BR"/>
              </w:rPr>
              <w:t>Genômica Comparativa.</w:t>
            </w:r>
            <w:r w:rsidRPr="00FD427C">
              <w:rPr>
                <w:color w:val="000000"/>
                <w:lang w:val="pt-BR"/>
              </w:rPr>
              <w:t xml:space="preserve"> II. UniversidadeFederal do Rio de Janeiro, </w:t>
            </w:r>
            <w:r>
              <w:rPr>
                <w:color w:val="000000"/>
                <w:lang w:val="pt-BR"/>
              </w:rPr>
              <w:t xml:space="preserve">Instituto de Bioquímica Médica Leopoldo de Meis, </w:t>
            </w:r>
            <w:r w:rsidRPr="00FD427C">
              <w:rPr>
                <w:color w:val="000000"/>
                <w:lang w:val="pt-BR"/>
              </w:rPr>
              <w:t xml:space="preserve">Programa de </w:t>
            </w:r>
            <w:r>
              <w:rPr>
                <w:color w:val="000000"/>
                <w:lang w:val="pt-BR"/>
              </w:rPr>
              <w:t xml:space="preserve">Pós-graduação em </w:t>
            </w:r>
            <w:r w:rsidRPr="00B52CB9">
              <w:rPr>
                <w:color w:val="000000"/>
                <w:lang w:val="pt-BR"/>
              </w:rPr>
              <w:t>Química</w:t>
            </w:r>
            <w:r>
              <w:rPr>
                <w:color w:val="000000"/>
                <w:lang w:val="pt-BR"/>
              </w:rPr>
              <w:t xml:space="preserve"> Biológica</w:t>
            </w:r>
            <w:r w:rsidRPr="00FD427C">
              <w:rPr>
                <w:color w:val="000000"/>
                <w:lang w:val="pt-BR"/>
              </w:rPr>
              <w:t>. III. Título.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</w:p>
        </w:tc>
      </w:tr>
    </w:tbl>
    <w:p w:rsidR="00EF46A3" w:rsidRDefault="00EF46A3" w:rsidP="00EF46A3">
      <w:pPr>
        <w:pStyle w:val="SemFormatao"/>
      </w:pPr>
      <w:r>
        <w:br w:type="page"/>
      </w:r>
    </w:p>
    <w:p w:rsidR="00EF46A3" w:rsidRPr="00416414" w:rsidRDefault="00C343D9" w:rsidP="00EF46A3">
      <w:pPr>
        <w:pStyle w:val="Autor"/>
        <w:rPr>
          <w:sz w:val="28"/>
        </w:rPr>
      </w:pPr>
      <w:r>
        <w:rPr>
          <w:sz w:val="28"/>
        </w:rPr>
        <w:lastRenderedPageBreak/>
        <w:t>IGOR RODRIGUES DA COSTA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Pr="003E624E" w:rsidRDefault="00C343D9" w:rsidP="00EF46A3">
      <w:pPr>
        <w:pStyle w:val="Ttulodissertao"/>
        <w:rPr>
          <w:sz w:val="28"/>
        </w:rPr>
      </w:pPr>
      <w:r>
        <w:t>LOCOS ANÔNIMOS</w:t>
      </w: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C343D9" w:rsidP="00EF46A3">
      <w:pPr>
        <w:pStyle w:val="Folhaderosto"/>
        <w:rPr>
          <w:rFonts w:ascii="Calibri" w:hAnsi="Calibri"/>
          <w:lang w:eastAsia="pt-BR"/>
        </w:rPr>
      </w:pPr>
      <w:r>
        <w:rPr>
          <w:lang w:eastAsia="pt-BR"/>
        </w:rPr>
        <w:t>Dissertação de Mestrado apresentada ao Programa de Pós-Graduação em Química Biológica, Instituto de Bioquímica Médica Leopoldo de Meis, Universidade Federal do Rio de Janeiro, como requisito parcial à obtenção do título de Mestre.</w:t>
      </w: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416414" w:rsidRDefault="00C343D9" w:rsidP="00EF46A3">
      <w:pPr>
        <w:pStyle w:val="SemFormatao"/>
        <w:spacing w:after="360"/>
        <w:jc w:val="left"/>
        <w:rPr>
          <w:sz w:val="22"/>
          <w:lang w:eastAsia="pt-BR"/>
        </w:rPr>
      </w:pPr>
      <w:r>
        <w:rPr>
          <w:sz w:val="22"/>
          <w:lang w:eastAsia="pt-BR"/>
        </w:rPr>
        <w:t xml:space="preserve">Aprovada </w:t>
      </w:r>
      <w:r w:rsidR="00B648B3">
        <w:rPr>
          <w:sz w:val="22"/>
          <w:lang w:eastAsia="pt-BR"/>
        </w:rPr>
        <w:t xml:space="preserve">em    /   /   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Pr="00BF2669" w:rsidRDefault="00EF46A3" w:rsidP="00EF46A3">
      <w:pPr>
        <w:pStyle w:val="Espao"/>
      </w:pPr>
    </w:p>
    <w:p w:rsidR="00EF46A3" w:rsidRPr="00BF2669" w:rsidRDefault="00EF46A3" w:rsidP="00EF46A3">
      <w:pPr>
        <w:pStyle w:val="Banca"/>
      </w:pPr>
      <w:r w:rsidRPr="00BF2669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 w:rsidR="00C343D9">
        <w:t>Francisco Prosdocimi</w:t>
      </w:r>
      <w:r w:rsidRPr="001434C7">
        <w:t>, Ph.D</w:t>
      </w:r>
      <w:r>
        <w:t>, UFRJ</w:t>
      </w: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Pr="00BF2669" w:rsidRDefault="00EF46A3" w:rsidP="00EF46A3">
      <w:pPr>
        <w:pStyle w:val="Banca"/>
      </w:pPr>
    </w:p>
    <w:p w:rsidR="00EF46A3" w:rsidRPr="00B648B3" w:rsidRDefault="00EF46A3" w:rsidP="00EF46A3">
      <w:pPr>
        <w:pStyle w:val="Banca"/>
        <w:rPr>
          <w:lang w:val="en-US"/>
        </w:rPr>
      </w:pPr>
      <w:r w:rsidRPr="00B648B3">
        <w:rPr>
          <w:lang w:val="en-US"/>
        </w:rPr>
        <w:t>______________________________________________________</w:t>
      </w:r>
    </w:p>
    <w:p w:rsidR="00EF46A3" w:rsidRPr="00C343D9" w:rsidRDefault="002860C7" w:rsidP="00EF46A3">
      <w:pPr>
        <w:pStyle w:val="Banca"/>
        <w:rPr>
          <w:lang w:val="en-US"/>
        </w:rPr>
      </w:pPr>
      <w:r>
        <w:rPr>
          <w:lang w:val="en-US"/>
        </w:rPr>
        <w:t xml:space="preserve">Prof. William </w:t>
      </w:r>
      <w:r w:rsidR="00C343D9" w:rsidRPr="00C343D9">
        <w:rPr>
          <w:lang w:val="en-US"/>
        </w:rPr>
        <w:t>Bryan Jennings</w:t>
      </w:r>
      <w:r w:rsidR="00EF46A3" w:rsidRPr="00C343D9">
        <w:rPr>
          <w:lang w:val="en-US"/>
        </w:rPr>
        <w:t>, Ph.D, UFRJ</w:t>
      </w:r>
    </w:p>
    <w:p w:rsidR="00EF46A3" w:rsidRPr="00C343D9" w:rsidRDefault="00EF46A3" w:rsidP="00EF46A3">
      <w:pPr>
        <w:pStyle w:val="Banca"/>
        <w:rPr>
          <w:lang w:val="en-US"/>
        </w:rPr>
      </w:pPr>
    </w:p>
    <w:p w:rsidR="00EF46A3" w:rsidRPr="00C343D9" w:rsidRDefault="00EF46A3" w:rsidP="00EF46A3">
      <w:pPr>
        <w:pStyle w:val="Banca"/>
        <w:rPr>
          <w:lang w:val="en-US"/>
        </w:rPr>
      </w:pPr>
    </w:p>
    <w:p w:rsidR="00EF46A3" w:rsidRPr="00C343D9" w:rsidRDefault="00EF46A3" w:rsidP="00EF46A3">
      <w:pPr>
        <w:pStyle w:val="Banca"/>
        <w:rPr>
          <w:lang w:val="en-US"/>
        </w:rPr>
      </w:pPr>
    </w:p>
    <w:p w:rsidR="00EF46A3" w:rsidRPr="00A43CB4" w:rsidRDefault="00EF46A3" w:rsidP="00EF46A3">
      <w:pPr>
        <w:pStyle w:val="Banca"/>
      </w:pPr>
      <w:r w:rsidRPr="00A43CB4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>
        <w:t>&lt;Nome do membro da banca&gt;</w:t>
      </w:r>
      <w:r w:rsidRPr="001434C7">
        <w:t xml:space="preserve">, </w:t>
      </w:r>
      <w:r>
        <w:t xml:space="preserve">&lt;título ex.: </w:t>
      </w:r>
      <w:r w:rsidRPr="001434C7">
        <w:t>Ph.D</w:t>
      </w:r>
      <w:r>
        <w:t>, DSc&gt;, &lt;filiação ex.: UFRJ&gt;</w:t>
      </w: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Pr="00BF2669" w:rsidRDefault="00EF46A3" w:rsidP="00EF46A3">
      <w:pPr>
        <w:pStyle w:val="Banca"/>
      </w:pPr>
      <w:r w:rsidRPr="00BF2669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>
        <w:t>&lt;Nome do membro da banca&gt;</w:t>
      </w:r>
      <w:r w:rsidRPr="001434C7">
        <w:t xml:space="preserve">, </w:t>
      </w:r>
      <w:r>
        <w:t xml:space="preserve">&lt;título ex.: </w:t>
      </w:r>
      <w:r w:rsidRPr="001434C7">
        <w:t>Ph.D</w:t>
      </w:r>
      <w:r>
        <w:t>, DSc&gt;, &lt;filiação ex.: UFRJ&gt;</w:t>
      </w: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Pr="00BF2669" w:rsidRDefault="00EF46A3" w:rsidP="00EF46A3">
      <w:pPr>
        <w:pStyle w:val="Banca"/>
      </w:pPr>
      <w:r w:rsidRPr="00BF2669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>
        <w:t>&lt;Nome do membro da banca&gt;</w:t>
      </w:r>
      <w:r w:rsidRPr="001434C7">
        <w:t xml:space="preserve">, </w:t>
      </w:r>
      <w:r>
        <w:t xml:space="preserve">&lt;título ex.: </w:t>
      </w:r>
      <w:r w:rsidRPr="001434C7">
        <w:t>Ph.D</w:t>
      </w:r>
      <w:r>
        <w:t>, DSc&gt;, &lt;filiação ex.: UFRJ&gt;</w:t>
      </w:r>
    </w:p>
    <w:p w:rsidR="00EF46A3" w:rsidRDefault="00EF46A3" w:rsidP="00EF46A3">
      <w:pPr>
        <w:spacing w:line="240" w:lineRule="auto"/>
        <w:ind w:firstLine="708"/>
        <w:rPr>
          <w:rFonts w:ascii="TimesNewRoman" w:hAnsi="TimesNewRoman" w:cs="TimesNewRoman"/>
          <w:lang w:eastAsia="pt-BR"/>
        </w:rPr>
        <w:sectPr w:rsidR="00EF46A3" w:rsidSect="009B01DC">
          <w:headerReference w:type="default" r:id="rId9"/>
          <w:pgSz w:w="11906" w:h="16838" w:code="9"/>
          <w:pgMar w:top="1701" w:right="1134" w:bottom="1134" w:left="1701" w:header="709" w:footer="709" w:gutter="0"/>
          <w:pgNumType w:fmt="lowerRoman"/>
          <w:cols w:space="708"/>
          <w:docGrid w:linePitch="360"/>
        </w:sect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E203E3" w:rsidRDefault="00FA6106" w:rsidP="00EF46A3">
      <w:pPr>
        <w:pStyle w:val="Dedicatria"/>
        <w:rPr>
          <w:rFonts w:ascii="Calibri" w:eastAsia="Calibri" w:hAnsi="Calibri" w:cs="Calibri"/>
        </w:rPr>
      </w:pPr>
      <w:r>
        <w:t>A você, caro leitor</w:t>
      </w:r>
    </w:p>
    <w:p w:rsidR="00EF46A3" w:rsidRDefault="00EF46A3" w:rsidP="00EF46A3">
      <w:pPr>
        <w:pStyle w:val="Titulopr-textual"/>
      </w:pPr>
      <w:r w:rsidRPr="004E3319">
        <w:lastRenderedPageBreak/>
        <w:t>Agradecimentos</w:t>
      </w:r>
    </w:p>
    <w:p w:rsidR="00EF46A3" w:rsidRPr="000738FC" w:rsidRDefault="00EF46A3" w:rsidP="00EF46A3">
      <w:pPr>
        <w:ind w:left="720" w:firstLine="0"/>
      </w:pPr>
    </w:p>
    <w:p w:rsidR="00EF46A3" w:rsidRDefault="00EF46A3" w:rsidP="00EF46A3">
      <w:pPr>
        <w:spacing w:after="200" w:line="276" w:lineRule="auto"/>
        <w:ind w:firstLine="0"/>
        <w:jc w:val="left"/>
        <w:rPr>
          <w:rFonts w:eastAsia="Times New Roman" w:cs="Times New Roman"/>
          <w:sz w:val="14"/>
          <w:lang w:eastAsia="ar-SA"/>
        </w:rPr>
      </w:pPr>
      <w:r>
        <w:br w:type="page"/>
      </w: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E203E3" w:rsidRDefault="00EF46A3" w:rsidP="00EF46A3">
      <w:pPr>
        <w:pStyle w:val="Epgrafe"/>
        <w:rPr>
          <w:rFonts w:ascii="Calibri" w:eastAsia="Calibri" w:hAnsi="Calibri" w:cs="Calibri"/>
        </w:rPr>
      </w:pPr>
      <w:r>
        <w:t>&lt;Epígrafe&gt;</w:t>
      </w:r>
    </w:p>
    <w:p w:rsidR="00EF46A3" w:rsidRPr="001434C7" w:rsidRDefault="00EF46A3" w:rsidP="00EF46A3">
      <w:pPr>
        <w:pStyle w:val="Titulopr-textual"/>
        <w:rPr>
          <w:lang w:eastAsia="pt-BR"/>
        </w:rPr>
      </w:pPr>
      <w:r w:rsidRPr="001434C7">
        <w:rPr>
          <w:lang w:eastAsia="pt-BR"/>
        </w:rPr>
        <w:lastRenderedPageBreak/>
        <w:t>Resumo</w:t>
      </w:r>
    </w:p>
    <w:p w:rsidR="00EF46A3" w:rsidRDefault="00EF46A3" w:rsidP="00EF46A3">
      <w:pPr>
        <w:pStyle w:val="Espao"/>
      </w:pPr>
    </w:p>
    <w:p w:rsidR="00EF46A3" w:rsidRPr="00F310A3" w:rsidRDefault="00C343D9" w:rsidP="00EF46A3">
      <w:pPr>
        <w:pStyle w:val="SemFormatao"/>
        <w:jc w:val="both"/>
      </w:pPr>
      <w:r>
        <w:t>COSTA</w:t>
      </w:r>
      <w:r w:rsidR="00EF46A3" w:rsidRPr="007B1D7A">
        <w:t xml:space="preserve">, </w:t>
      </w:r>
      <w:r>
        <w:t>Igor Rodrigues da</w:t>
      </w:r>
      <w:r w:rsidR="00EF46A3" w:rsidRPr="007B1D7A">
        <w:t xml:space="preserve">. </w:t>
      </w:r>
      <w:r w:rsidR="00662FF3">
        <w:rPr>
          <w:b/>
        </w:rPr>
        <w:t>Título</w:t>
      </w:r>
      <w:r w:rsidR="00EF46A3" w:rsidRPr="007B1D7A">
        <w:t xml:space="preserve">. </w:t>
      </w:r>
      <w:r>
        <w:t>2015</w:t>
      </w:r>
      <w:r w:rsidR="00EF46A3" w:rsidRPr="007B1D7A">
        <w:t xml:space="preserve">. &lt;número de folhas&gt;. </w:t>
      </w:r>
      <w:r w:rsidR="00EF46A3">
        <w:t>Tese</w:t>
      </w:r>
      <w:r w:rsidR="00EF46A3" w:rsidRPr="007B1D7A">
        <w:t xml:space="preserve"> (</w:t>
      </w:r>
      <w:r w:rsidR="00EF46A3">
        <w:t xml:space="preserve">Mestrado </w:t>
      </w:r>
      <w:r w:rsidR="00EF46A3" w:rsidRPr="007B1D7A">
        <w:t xml:space="preserve">em </w:t>
      </w:r>
      <w:r>
        <w:t>Química Biológica</w:t>
      </w:r>
      <w:r w:rsidR="00EF46A3" w:rsidRPr="007B1D7A">
        <w:t xml:space="preserve">) – Instituto de </w:t>
      </w:r>
      <w:r>
        <w:t>Bioquímica Médica Leopoldo de Meis</w:t>
      </w:r>
      <w:r w:rsidR="00EF46A3" w:rsidRPr="007B1D7A">
        <w:t xml:space="preserve">, Universidade Federal do Rio de Janeiro, Rio de Janeiro, </w:t>
      </w:r>
      <w:r>
        <w:t>2015</w:t>
      </w:r>
      <w:r w:rsidR="00EF46A3" w:rsidRPr="007B1D7A">
        <w:t>.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B50274" w:rsidRDefault="00B50274" w:rsidP="00EF46A3">
      <w:pPr>
        <w:rPr>
          <w:lang w:eastAsia="pt-BR"/>
        </w:rPr>
      </w:pPr>
      <w:r>
        <w:rPr>
          <w:lang w:eastAsia="pt-BR"/>
        </w:rPr>
        <w:t>As novas tecnol</w:t>
      </w:r>
      <w:r w:rsidR="00B9561B">
        <w:rPr>
          <w:lang w:eastAsia="pt-BR"/>
        </w:rPr>
        <w:t>ogias de sequenciamento provocaram</w:t>
      </w:r>
      <w:r>
        <w:rPr>
          <w:lang w:eastAsia="pt-BR"/>
        </w:rPr>
        <w:t xml:space="preserve"> um aumento exponencial na quantidade de genomas completos e parciais disponíveis. Estes genomas podem ser utilizados para a predição de marcadores genéticos ideais para genética de populações, em regiões sob seleção neutra e com segregação independente, chamados de locos anônimos. Este trabalho descreve a criação de um método computacional de alta eficiência para a predição de locos anônimos em genomas completos ou parciais. O programa criado </w:t>
      </w:r>
      <w:r w:rsidR="00B9561B">
        <w:rPr>
          <w:lang w:eastAsia="pt-BR"/>
        </w:rPr>
        <w:t>foi aplicado</w:t>
      </w:r>
      <w:r>
        <w:rPr>
          <w:lang w:eastAsia="pt-BR"/>
        </w:rPr>
        <w:t xml:space="preserve"> em quatro genomas de Hominídeos: </w:t>
      </w:r>
      <w:r>
        <w:rPr>
          <w:i/>
          <w:lang w:eastAsia="pt-BR"/>
        </w:rPr>
        <w:t xml:space="preserve">Homo </w:t>
      </w:r>
      <w:r w:rsidRPr="00B50274">
        <w:rPr>
          <w:lang w:eastAsia="pt-BR"/>
        </w:rPr>
        <w:t>sapiens</w:t>
      </w:r>
      <w:r>
        <w:rPr>
          <w:lang w:eastAsia="pt-BR"/>
        </w:rPr>
        <w:t xml:space="preserve"> (</w:t>
      </w:r>
      <w:r w:rsidRPr="00B50274">
        <w:rPr>
          <w:lang w:eastAsia="pt-BR"/>
        </w:rPr>
        <w:t>humano</w:t>
      </w:r>
      <w:r>
        <w:rPr>
          <w:lang w:eastAsia="pt-BR"/>
        </w:rPr>
        <w:t xml:space="preserve">), </w:t>
      </w:r>
      <w:r w:rsidR="00662FF3">
        <w:rPr>
          <w:i/>
          <w:lang w:eastAsia="pt-BR"/>
        </w:rPr>
        <w:t xml:space="preserve">Gorilla </w:t>
      </w:r>
      <w:r w:rsidR="00662FF3" w:rsidRPr="00662FF3">
        <w:rPr>
          <w:i/>
          <w:lang w:eastAsia="pt-BR"/>
        </w:rPr>
        <w:t>gorilla</w:t>
      </w:r>
      <w:r w:rsidR="00662FF3">
        <w:rPr>
          <w:lang w:eastAsia="pt-BR"/>
        </w:rPr>
        <w:t xml:space="preserve"> (</w:t>
      </w:r>
      <w:r w:rsidRPr="00662FF3">
        <w:rPr>
          <w:lang w:eastAsia="pt-BR"/>
        </w:rPr>
        <w:t>gorila</w:t>
      </w:r>
      <w:r w:rsidR="00662FF3">
        <w:rPr>
          <w:lang w:eastAsia="pt-BR"/>
        </w:rPr>
        <w:t>)</w:t>
      </w:r>
      <w:r>
        <w:rPr>
          <w:lang w:eastAsia="pt-BR"/>
        </w:rPr>
        <w:t>,</w:t>
      </w:r>
      <w:r w:rsidR="00662FF3">
        <w:rPr>
          <w:i/>
          <w:lang w:eastAsia="pt-BR"/>
        </w:rPr>
        <w:t>Pan troglodytes</w:t>
      </w:r>
      <w:r w:rsidR="00662FF3">
        <w:rPr>
          <w:lang w:eastAsia="pt-BR"/>
        </w:rPr>
        <w:t xml:space="preserve"> (</w:t>
      </w:r>
      <w:r>
        <w:rPr>
          <w:lang w:eastAsia="pt-BR"/>
        </w:rPr>
        <w:t>chimpanzé</w:t>
      </w:r>
      <w:r w:rsidR="00662FF3">
        <w:rPr>
          <w:lang w:eastAsia="pt-BR"/>
        </w:rPr>
        <w:t>)</w:t>
      </w:r>
      <w:r>
        <w:rPr>
          <w:lang w:eastAsia="pt-BR"/>
        </w:rPr>
        <w:t xml:space="preserve"> e </w:t>
      </w:r>
      <w:r w:rsidR="00662FF3" w:rsidRPr="00B50274">
        <w:rPr>
          <w:i/>
          <w:lang w:eastAsia="pt-BR"/>
        </w:rPr>
        <w:t>Pongo abelii</w:t>
      </w:r>
      <w:r w:rsidR="00662FF3">
        <w:rPr>
          <w:lang w:eastAsia="pt-BR"/>
        </w:rPr>
        <w:t xml:space="preserve"> (</w:t>
      </w:r>
      <w:r>
        <w:rPr>
          <w:lang w:eastAsia="pt-BR"/>
        </w:rPr>
        <w:t>orangotango</w:t>
      </w:r>
      <w:r w:rsidR="00662FF3">
        <w:rPr>
          <w:lang w:eastAsia="pt-BR"/>
        </w:rPr>
        <w:t>), gerando um conjunto de 300 locos anônimos.</w:t>
      </w:r>
      <w:r w:rsidR="00C90DC8">
        <w:rPr>
          <w:lang w:eastAsia="pt-BR"/>
        </w:rPr>
        <w:t xml:space="preserve">Estes locos anônimos fora submetidos </w:t>
      </w:r>
      <w:r w:rsidR="00B70599">
        <w:rPr>
          <w:lang w:eastAsia="pt-BR"/>
        </w:rPr>
        <w:t>à</w:t>
      </w:r>
      <w:r w:rsidR="00C90DC8">
        <w:rPr>
          <w:lang w:eastAsia="pt-BR"/>
        </w:rPr>
        <w:t xml:space="preserve"> análise filogenética, </w:t>
      </w:r>
      <w:r w:rsidR="00CE149B">
        <w:rPr>
          <w:lang w:eastAsia="pt-BR"/>
        </w:rPr>
        <w:t>predição de modelos de substituição e</w:t>
      </w:r>
      <w:r w:rsidR="00BD6986">
        <w:rPr>
          <w:lang w:eastAsia="pt-BR"/>
        </w:rPr>
        <w:t xml:space="preserve"> </w:t>
      </w:r>
      <w:r w:rsidR="00CE149B">
        <w:rPr>
          <w:lang w:eastAsia="pt-BR"/>
        </w:rPr>
        <w:t>estimativa de</w:t>
      </w:r>
      <w:r w:rsidR="00DA4BF4">
        <w:rPr>
          <w:lang w:eastAsia="pt-BR"/>
        </w:rPr>
        <w:t xml:space="preserve"> parâmetros</w:t>
      </w:r>
      <w:r w:rsidR="00C90DC8">
        <w:rPr>
          <w:lang w:eastAsia="pt-BR"/>
        </w:rPr>
        <w:t xml:space="preserve"> populacionais dos </w:t>
      </w:r>
      <w:r w:rsidR="00B70599">
        <w:rPr>
          <w:lang w:eastAsia="pt-BR"/>
        </w:rPr>
        <w:t xml:space="preserve">hominídeos. </w:t>
      </w:r>
      <w:r w:rsidR="00E55250">
        <w:rPr>
          <w:lang w:eastAsia="pt-BR"/>
        </w:rPr>
        <w:t>TERMINAR Resultados.</w:t>
      </w:r>
    </w:p>
    <w:p w:rsidR="00EF46A3" w:rsidRDefault="00EF46A3" w:rsidP="00EF46A3">
      <w:pPr>
        <w:rPr>
          <w:lang w:eastAsia="pt-BR"/>
        </w:rPr>
      </w:pPr>
      <w:r>
        <w:rPr>
          <w:lang w:eastAsia="pt-BR"/>
        </w:rPr>
        <w:t>O resumo deve ser redigido em só parágrafo, de preferência, na 3ª pessoa do singular e o verbo na voz ativa com, no máxim</w:t>
      </w:r>
      <w:r w:rsidR="00C343D9">
        <w:rPr>
          <w:lang w:eastAsia="pt-BR"/>
        </w:rPr>
        <w:t>o, 500 palavras e no mínimo</w:t>
      </w:r>
      <w:r>
        <w:rPr>
          <w:lang w:eastAsia="pt-BR"/>
        </w:rPr>
        <w:t xml:space="preserve"> 150 palavras.</w:t>
      </w:r>
      <w:r w:rsidR="00BD6986">
        <w:rPr>
          <w:lang w:eastAsia="pt-BR"/>
        </w:rPr>
        <w:t xml:space="preserve"> </w:t>
      </w:r>
      <w:r>
        <w:rPr>
          <w:lang w:eastAsia="pt-BR"/>
        </w:rPr>
        <w:t>Sugere-se que o resumo venha antecedido por uma referência bibliográfica do trabalho.</w:t>
      </w:r>
    </w:p>
    <w:p w:rsidR="00EF46A3" w:rsidRDefault="00EF46A3" w:rsidP="00EF46A3">
      <w:pPr>
        <w:pStyle w:val="Espao"/>
      </w:pPr>
    </w:p>
    <w:p w:rsidR="00EF46A3" w:rsidRDefault="00EF46A3" w:rsidP="00EF46A3">
      <w:pPr>
        <w:ind w:firstLine="0"/>
        <w:rPr>
          <w:lang w:eastAsia="pt-BR"/>
        </w:rPr>
      </w:pPr>
      <w:r>
        <w:rPr>
          <w:lang w:eastAsia="pt-BR"/>
        </w:rPr>
        <w:t>Palavras-chave: &lt;lista de palavras-chave&gt;</w:t>
      </w:r>
    </w:p>
    <w:p w:rsidR="00EF46A3" w:rsidRPr="00F93E54" w:rsidRDefault="00EF46A3" w:rsidP="00EF46A3">
      <w:pPr>
        <w:pStyle w:val="Titulopr-textual"/>
        <w:rPr>
          <w:lang w:eastAsia="pt-BR"/>
        </w:rPr>
      </w:pPr>
      <w:r w:rsidRPr="00F93E54">
        <w:rPr>
          <w:lang w:eastAsia="pt-BR"/>
        </w:rPr>
        <w:lastRenderedPageBreak/>
        <w:t>Abstract</w:t>
      </w:r>
    </w:p>
    <w:p w:rsidR="00EF46A3" w:rsidRDefault="00EF46A3" w:rsidP="00EF46A3">
      <w:pPr>
        <w:pStyle w:val="Espao"/>
      </w:pPr>
    </w:p>
    <w:p w:rsidR="00C343D9" w:rsidRPr="00F310A3" w:rsidRDefault="00C343D9" w:rsidP="00C343D9">
      <w:pPr>
        <w:pStyle w:val="SemFormatao"/>
        <w:jc w:val="both"/>
      </w:pPr>
      <w:r>
        <w:t>COSTA</w:t>
      </w:r>
      <w:r w:rsidRPr="007B1D7A">
        <w:t xml:space="preserve">, </w:t>
      </w:r>
      <w:r>
        <w:t>Igor Rodrigues da</w:t>
      </w:r>
      <w:r w:rsidRPr="007B1D7A">
        <w:t xml:space="preserve">. </w:t>
      </w:r>
      <w:r>
        <w:rPr>
          <w:b/>
        </w:rPr>
        <w:t>Locos Anônimos</w:t>
      </w:r>
      <w:r w:rsidRPr="007B1D7A">
        <w:t xml:space="preserve">. </w:t>
      </w:r>
      <w:r>
        <w:t>2015</w:t>
      </w:r>
      <w:r w:rsidRPr="007B1D7A">
        <w:t xml:space="preserve">. &lt;número de folhas&gt;. </w:t>
      </w:r>
      <w:r>
        <w:t>Tese</w:t>
      </w:r>
      <w:r w:rsidRPr="007B1D7A">
        <w:t xml:space="preserve"> (</w:t>
      </w:r>
      <w:r>
        <w:t xml:space="preserve">Mestrado </w:t>
      </w:r>
      <w:r w:rsidRPr="007B1D7A">
        <w:t xml:space="preserve">em </w:t>
      </w:r>
      <w:r>
        <w:t>Química Biológica</w:t>
      </w:r>
      <w:r w:rsidRPr="007B1D7A">
        <w:t xml:space="preserve">) – Instituto de </w:t>
      </w:r>
      <w:r>
        <w:t>Bioquímica Médica Leopoldo de Meis</w:t>
      </w:r>
      <w:r w:rsidRPr="007B1D7A">
        <w:t xml:space="preserve">, Universidade Federal do Rio de Janeiro, Rio de Janeiro, </w:t>
      </w:r>
      <w:r>
        <w:t>2015</w:t>
      </w:r>
      <w:r w:rsidRPr="007B1D7A">
        <w:t>.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rPr>
          <w:lang w:eastAsia="pt-BR"/>
        </w:rPr>
      </w:pPr>
      <w:r>
        <w:rPr>
          <w:lang w:eastAsia="pt-BR"/>
        </w:rPr>
        <w:t>O resumo deve ser redigido em só parágrafo, de preferência, na 3ª pessoa do singular e o verbo na voz ativa com, no máximo, 500 palavras e no mínimo  150 palavras.Sugere-se que o resumo venha antecedido por uma referência bibliográfica do trabalho.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SemFormatao"/>
        <w:jc w:val="both"/>
        <w:rPr>
          <w:lang w:eastAsia="pt-BR"/>
        </w:rPr>
      </w:pPr>
      <w:r>
        <w:rPr>
          <w:lang w:eastAsia="pt-BR"/>
        </w:rPr>
        <w:t>Keywords: &lt;lista de palavras-chave&gt;</w:t>
      </w:r>
    </w:p>
    <w:p w:rsidR="00EF46A3" w:rsidRDefault="00EF46A3" w:rsidP="00EF46A3">
      <w:pPr>
        <w:pStyle w:val="Sumrio1"/>
      </w:pPr>
    </w:p>
    <w:p w:rsidR="00EF46A3" w:rsidRDefault="00EF46A3" w:rsidP="00EF46A3">
      <w:pPr>
        <w:pStyle w:val="Titulosumrio-listas"/>
      </w:pPr>
      <w:r>
        <w:lastRenderedPageBreak/>
        <w:t>Lista de Figuras</w:t>
      </w:r>
    </w:p>
    <w:p w:rsidR="00A03B11" w:rsidRDefault="00C90FE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r w:rsidRPr="00C90FE7">
        <w:rPr>
          <w:smallCaps/>
          <w:sz w:val="20"/>
        </w:rPr>
        <w:fldChar w:fldCharType="begin"/>
      </w:r>
      <w:r w:rsidR="00EF46A3">
        <w:rPr>
          <w:smallCaps/>
          <w:sz w:val="20"/>
        </w:rPr>
        <w:instrText xml:space="preserve"> TOC \h \z \c "Figura" </w:instrText>
      </w:r>
      <w:r w:rsidRPr="00C90FE7">
        <w:rPr>
          <w:smallCaps/>
          <w:sz w:val="20"/>
        </w:rPr>
        <w:fldChar w:fldCharType="separate"/>
      </w:r>
      <w:hyperlink w:anchor="_Toc427363766" w:history="1">
        <w:r w:rsidR="00A03B11" w:rsidRPr="00AB51B2">
          <w:rPr>
            <w:rStyle w:val="Hyperlink"/>
          </w:rPr>
          <w:t xml:space="preserve">Figura 1: Algoritmo do </w:t>
        </w:r>
        <w:r w:rsidR="00A03B11" w:rsidRPr="00AB51B2">
          <w:rPr>
            <w:rStyle w:val="Hyperlink"/>
            <w:i/>
          </w:rPr>
          <w:t>alfie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67" w:history="1">
        <w:r w:rsidR="00A03B11" w:rsidRPr="00AB51B2">
          <w:rPr>
            <w:rStyle w:val="Hyperlink"/>
          </w:rPr>
          <w:t>Figura 2: Frequência das topologias observadas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68" w:history="1">
        <w:r w:rsidR="00A03B11" w:rsidRPr="00AB51B2">
          <w:rPr>
            <w:rStyle w:val="Hyperlink"/>
          </w:rPr>
          <w:t>Figura 3: Distribuição dos ALs encontrados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69" w:history="1">
        <w:r w:rsidR="00A03B11" w:rsidRPr="00AB51B2">
          <w:rPr>
            <w:rStyle w:val="Hyperlink"/>
          </w:rPr>
          <w:t>Figura 4: Modelos de substituição preditos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70" w:history="1">
        <w:r w:rsidR="00A03B11" w:rsidRPr="00AB51B2">
          <w:rPr>
            <w:rStyle w:val="Hyperlink"/>
          </w:rPr>
          <w:t xml:space="preserve">Figura 5: Estimativa do tempo de divergência dos </w:t>
        </w:r>
        <w:r w:rsidR="00A03B11" w:rsidRPr="00AB51B2">
          <w:rPr>
            <w:rStyle w:val="Hyperlink"/>
            <w:i/>
          </w:rPr>
          <w:t>Hominidae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71" w:history="1">
        <w:r w:rsidR="00A03B11" w:rsidRPr="00AB51B2">
          <w:rPr>
            <w:rStyle w:val="Hyperlink"/>
          </w:rPr>
          <w:t>Figura 6: Estimativa do tamanho efetivo de população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72" w:history="1">
        <w:r w:rsidR="00A03B11" w:rsidRPr="00AB51B2">
          <w:rPr>
            <w:rStyle w:val="Hyperlink"/>
          </w:rPr>
          <w:t>Figura 7: Histograma dos valores de Ti/Tv encontrados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:rsidR="00EF46A3" w:rsidRPr="00FB6E81" w:rsidRDefault="00C90FE7" w:rsidP="00EF46A3">
      <w:pPr>
        <w:pStyle w:val="Titulosumrio-listas"/>
      </w:pPr>
      <w:r>
        <w:rPr>
          <w:smallCaps/>
          <w:sz w:val="20"/>
          <w:szCs w:val="20"/>
        </w:rPr>
        <w:lastRenderedPageBreak/>
        <w:fldChar w:fldCharType="end"/>
      </w:r>
      <w:r w:rsidR="00EF46A3" w:rsidRPr="00FB6E81">
        <w:t xml:space="preserve">Lista de </w:t>
      </w:r>
      <w:r w:rsidR="00EF46A3">
        <w:t>Tabelas</w:t>
      </w:r>
    </w:p>
    <w:p w:rsidR="00A03B11" w:rsidRDefault="00C90FE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r>
        <w:fldChar w:fldCharType="begin"/>
      </w:r>
      <w:r w:rsidR="00EF46A3">
        <w:instrText xml:space="preserve"> TOC \h \z \c "Quadro" </w:instrText>
      </w:r>
      <w:r>
        <w:fldChar w:fldCharType="separate"/>
      </w:r>
      <w:hyperlink w:anchor="_Toc427363774" w:history="1">
        <w:r w:rsidR="00A03B11" w:rsidRPr="00FA3674">
          <w:rPr>
            <w:rStyle w:val="Hyperlink"/>
          </w:rPr>
          <w:t>Tabela1: Sumário dos resultados encontrados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4</w:t>
        </w:r>
        <w:r>
          <w:rPr>
            <w:noProof/>
            <w:webHidden/>
          </w:rPr>
          <w:fldChar w:fldCharType="end"/>
        </w:r>
      </w:hyperlink>
    </w:p>
    <w:p w:rsidR="00EF46A3" w:rsidRDefault="00C90FE7" w:rsidP="00EF46A3">
      <w:pPr>
        <w:pStyle w:val="ndicedeilustraes"/>
        <w:tabs>
          <w:tab w:val="right" w:leader="dot" w:pos="9061"/>
        </w:tabs>
      </w:pPr>
      <w:r>
        <w:fldChar w:fldCharType="end"/>
      </w:r>
    </w:p>
    <w:p w:rsidR="00EF46A3" w:rsidRDefault="00EF46A3" w:rsidP="00EF46A3">
      <w:pPr>
        <w:pStyle w:val="Titulosumrio-listas"/>
      </w:pPr>
      <w:r w:rsidRPr="00FB6E81">
        <w:lastRenderedPageBreak/>
        <w:t xml:space="preserve">Lista de </w:t>
      </w:r>
      <w:r>
        <w:t>Siglas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2093"/>
        <w:gridCol w:w="7118"/>
      </w:tblGrid>
      <w:tr w:rsidR="00EF46A3" w:rsidTr="009B01DC">
        <w:tc>
          <w:tcPr>
            <w:tcW w:w="2093" w:type="dxa"/>
          </w:tcPr>
          <w:p w:rsidR="00EF46A3" w:rsidRDefault="001D688B" w:rsidP="009B01DC">
            <w:pPr>
              <w:ind w:firstLine="0"/>
            </w:pPr>
            <w:r>
              <w:t>AL</w:t>
            </w:r>
          </w:p>
        </w:tc>
        <w:tc>
          <w:tcPr>
            <w:tcW w:w="7118" w:type="dxa"/>
          </w:tcPr>
          <w:p w:rsidR="00EF46A3" w:rsidRPr="00CA1127" w:rsidRDefault="00CA1127" w:rsidP="00CA1127">
            <w:pPr>
              <w:ind w:firstLine="0"/>
              <w:rPr>
                <w:u w:val="single"/>
                <w:lang w:val="pt-BR"/>
              </w:rPr>
            </w:pPr>
            <w:r>
              <w:rPr>
                <w:lang w:val="pt-BR"/>
              </w:rPr>
              <w:t>Loco Anônimo</w:t>
            </w:r>
          </w:p>
        </w:tc>
      </w:tr>
      <w:tr w:rsidR="00EF46A3" w:rsidTr="009B01DC">
        <w:tc>
          <w:tcPr>
            <w:tcW w:w="2093" w:type="dxa"/>
          </w:tcPr>
          <w:p w:rsidR="00EF46A3" w:rsidRDefault="00DD3516" w:rsidP="009B01DC">
            <w:pPr>
              <w:ind w:firstLine="0"/>
            </w:pPr>
            <w:r>
              <w:t>SNP</w:t>
            </w:r>
          </w:p>
        </w:tc>
        <w:tc>
          <w:tcPr>
            <w:tcW w:w="7118" w:type="dxa"/>
          </w:tcPr>
          <w:p w:rsidR="00EF46A3" w:rsidRPr="00DD3516" w:rsidRDefault="005531E3" w:rsidP="00DD3516">
            <w:pPr>
              <w:ind w:firstLine="0"/>
              <w:rPr>
                <w:i/>
                <w:lang w:val="pt-BR"/>
              </w:rPr>
            </w:pPr>
            <w:r>
              <w:rPr>
                <w:i/>
                <w:lang w:val="pt-BR"/>
              </w:rPr>
              <w:t>Single Nuc</w:t>
            </w:r>
            <w:r w:rsidR="00DD3516">
              <w:rPr>
                <w:i/>
                <w:lang w:val="pt-BR"/>
              </w:rPr>
              <w:t>leotide Polymorphism</w:t>
            </w:r>
          </w:p>
        </w:tc>
      </w:tr>
      <w:tr w:rsidR="00EF46A3" w:rsidTr="009B01DC">
        <w:tc>
          <w:tcPr>
            <w:tcW w:w="2093" w:type="dxa"/>
          </w:tcPr>
          <w:p w:rsidR="00EF46A3" w:rsidRDefault="00BF71C7" w:rsidP="00BF71C7">
            <w:pPr>
              <w:ind w:firstLine="0"/>
            </w:pPr>
            <w:r>
              <w:t>GFF</w:t>
            </w:r>
          </w:p>
        </w:tc>
        <w:tc>
          <w:tcPr>
            <w:tcW w:w="7118" w:type="dxa"/>
          </w:tcPr>
          <w:p w:rsidR="00EF46A3" w:rsidRPr="00F8575C" w:rsidRDefault="00BF71C7" w:rsidP="00BF71C7">
            <w:pPr>
              <w:ind w:firstLine="0"/>
              <w:rPr>
                <w:lang w:val="pt-BR"/>
              </w:rPr>
            </w:pPr>
            <w:r>
              <w:rPr>
                <w:i/>
                <w:lang w:val="pt-BR"/>
              </w:rPr>
              <w:t>General Feature Format</w:t>
            </w:r>
          </w:p>
        </w:tc>
      </w:tr>
      <w:tr w:rsidR="00EF46A3" w:rsidTr="009B01DC">
        <w:tc>
          <w:tcPr>
            <w:tcW w:w="2093" w:type="dxa"/>
          </w:tcPr>
          <w:p w:rsidR="00EF46A3" w:rsidRDefault="00F8575C" w:rsidP="00F8575C">
            <w:pPr>
              <w:ind w:firstLine="0"/>
            </w:pPr>
            <w:r>
              <w:t>NGS</w:t>
            </w:r>
          </w:p>
        </w:tc>
        <w:tc>
          <w:tcPr>
            <w:tcW w:w="7118" w:type="dxa"/>
          </w:tcPr>
          <w:p w:rsidR="0045753F" w:rsidRPr="0045753F" w:rsidRDefault="00F8575C" w:rsidP="00F8575C">
            <w:pPr>
              <w:ind w:firstLine="0"/>
              <w:rPr>
                <w:i/>
                <w:lang w:val="pt-BR"/>
              </w:rPr>
            </w:pPr>
            <w:r>
              <w:rPr>
                <w:i/>
                <w:lang w:val="pt-BR"/>
              </w:rPr>
              <w:t>Next Generation Sequencing</w:t>
            </w:r>
          </w:p>
        </w:tc>
      </w:tr>
      <w:tr w:rsidR="00EF46A3" w:rsidTr="009B01DC">
        <w:tc>
          <w:tcPr>
            <w:tcW w:w="2093" w:type="dxa"/>
          </w:tcPr>
          <w:p w:rsidR="00EF46A3" w:rsidRDefault="0045753F" w:rsidP="009B01DC">
            <w:pPr>
              <w:ind w:firstLine="0"/>
            </w:pPr>
            <w:r>
              <w:t>bp</w:t>
            </w:r>
          </w:p>
        </w:tc>
        <w:tc>
          <w:tcPr>
            <w:tcW w:w="7118" w:type="dxa"/>
          </w:tcPr>
          <w:p w:rsidR="00EF46A3" w:rsidRPr="00B95B97" w:rsidRDefault="0045753F" w:rsidP="0045753F">
            <w:pPr>
              <w:ind w:firstLine="0"/>
              <w:rPr>
                <w:lang w:val="pt-BR"/>
              </w:rPr>
            </w:pPr>
            <w:r w:rsidRPr="0045753F">
              <w:rPr>
                <w:i/>
                <w:lang w:val="pt-BR"/>
              </w:rPr>
              <w:t>Base Pair</w:t>
            </w:r>
          </w:p>
        </w:tc>
      </w:tr>
      <w:tr w:rsidR="00ED6414" w:rsidTr="009B01DC">
        <w:tc>
          <w:tcPr>
            <w:tcW w:w="2093" w:type="dxa"/>
          </w:tcPr>
          <w:p w:rsidR="00ED6414" w:rsidRPr="00ED6414" w:rsidRDefault="00ED6414" w:rsidP="009B01DC">
            <w:pPr>
              <w:ind w:firstLine="0"/>
            </w:pPr>
            <w:r>
              <w:t>PCR</w:t>
            </w:r>
          </w:p>
        </w:tc>
        <w:tc>
          <w:tcPr>
            <w:tcW w:w="7118" w:type="dxa"/>
          </w:tcPr>
          <w:p w:rsidR="00ED6414" w:rsidRPr="0045753F" w:rsidRDefault="00ED6414" w:rsidP="0045753F">
            <w:pPr>
              <w:ind w:firstLine="0"/>
              <w:rPr>
                <w:i/>
              </w:rPr>
            </w:pPr>
            <w:r>
              <w:rPr>
                <w:i/>
              </w:rPr>
              <w:t>Polymerase Chain Reaction</w:t>
            </w:r>
          </w:p>
        </w:tc>
      </w:tr>
    </w:tbl>
    <w:p w:rsidR="00EF46A3" w:rsidRDefault="00EF46A3" w:rsidP="00EF46A3">
      <w:pPr>
        <w:pStyle w:val="Titulosumrio-listas"/>
      </w:pPr>
      <w:r>
        <w:lastRenderedPageBreak/>
        <w:t>Sumário</w:t>
      </w:r>
    </w:p>
    <w:p w:rsidR="00A03B11" w:rsidRDefault="00C90FE7">
      <w:pPr>
        <w:pStyle w:val="Sumrio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r>
        <w:fldChar w:fldCharType="begin"/>
      </w:r>
      <w:r w:rsidR="00EF46A3">
        <w:instrText xml:space="preserve"> TOC \o "1-3" \h \z \u </w:instrText>
      </w:r>
      <w:r>
        <w:fldChar w:fldCharType="separate"/>
      </w:r>
      <w:hyperlink w:anchor="_Toc427363823" w:history="1">
        <w:r w:rsidR="00A03B11" w:rsidRPr="000E0E4A">
          <w:rPr>
            <w:rStyle w:val="Hyperlink"/>
          </w:rPr>
          <w:t>1</w:t>
        </w:r>
        <w:r w:rsidR="00A03B11"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Introdução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4" w:history="1">
        <w:r w:rsidR="00A03B11" w:rsidRPr="000E0E4A">
          <w:rPr>
            <w:rStyle w:val="Hyperlink"/>
          </w:rPr>
          <w:t>1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Genômica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5" w:history="1">
        <w:r w:rsidR="00A03B11" w:rsidRPr="000E0E4A">
          <w:rPr>
            <w:rStyle w:val="Hyperlink"/>
          </w:rPr>
          <w:t>1.1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Sequenciamento de nova geração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6" w:history="1">
        <w:r w:rsidR="00A03B11" w:rsidRPr="000E0E4A">
          <w:rPr>
            <w:rStyle w:val="Hyperlink"/>
          </w:rPr>
          <w:t>1.1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Genomas completos e parciais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7" w:history="1">
        <w:r w:rsidR="00A03B11" w:rsidRPr="000E0E4A">
          <w:rPr>
            <w:rStyle w:val="Hyperlink"/>
          </w:rPr>
          <w:t>1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Genômica Computacional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8" w:history="1">
        <w:r w:rsidR="00A03B11" w:rsidRPr="000E0E4A">
          <w:rPr>
            <w:rStyle w:val="Hyperlink"/>
          </w:rPr>
          <w:t>1.2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Programas para análise de dados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9" w:history="1">
        <w:r w:rsidR="00A03B11" w:rsidRPr="000E0E4A">
          <w:rPr>
            <w:rStyle w:val="Hyperlink"/>
          </w:rPr>
          <w:t>1.2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Bancos de dados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0" w:history="1">
        <w:r w:rsidR="00A03B11" w:rsidRPr="000E0E4A">
          <w:rPr>
            <w:rStyle w:val="Hyperlink"/>
          </w:rPr>
          <w:t>1.3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Genética de População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1" w:history="1">
        <w:r w:rsidR="00A03B11" w:rsidRPr="000E0E4A">
          <w:rPr>
            <w:rStyle w:val="Hyperlink"/>
          </w:rPr>
          <w:t>1.3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Parâmetros de interesse para estudo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2" w:history="1">
        <w:r w:rsidR="00A03B11" w:rsidRPr="000E0E4A">
          <w:rPr>
            <w:rStyle w:val="Hyperlink"/>
          </w:rPr>
          <w:t>1.3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 xml:space="preserve">O modelo dos </w:t>
        </w:r>
        <w:r w:rsidR="00A03B11" w:rsidRPr="000E0E4A">
          <w:rPr>
            <w:rStyle w:val="Hyperlink"/>
            <w:i/>
          </w:rPr>
          <w:t>Hominidae</w:t>
        </w:r>
        <w:r w:rsidR="00A03B11" w:rsidRPr="000E0E4A">
          <w:rPr>
            <w:rStyle w:val="Hyperlink"/>
          </w:rPr>
          <w:t xml:space="preserve"> na genética de população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3" w:history="1">
        <w:r w:rsidR="00A03B11" w:rsidRPr="000E0E4A">
          <w:rPr>
            <w:rStyle w:val="Hyperlink"/>
          </w:rPr>
          <w:t>1.4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Marcadores genéticos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4" w:history="1">
        <w:r w:rsidR="00A03B11" w:rsidRPr="000E0E4A">
          <w:rPr>
            <w:rStyle w:val="Hyperlink"/>
          </w:rPr>
          <w:t>1.4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Utilidade dos marcadores genéticos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5" w:history="1">
        <w:r w:rsidR="00A03B11" w:rsidRPr="000E0E4A">
          <w:rPr>
            <w:rStyle w:val="Hyperlink"/>
          </w:rPr>
          <w:t>1.4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Microssatélites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6" w:history="1">
        <w:r w:rsidR="00A03B11" w:rsidRPr="000E0E4A">
          <w:rPr>
            <w:rStyle w:val="Hyperlink"/>
          </w:rPr>
          <w:t>1.4.3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SNPs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7" w:history="1">
        <w:r w:rsidR="00A03B11" w:rsidRPr="000E0E4A">
          <w:rPr>
            <w:rStyle w:val="Hyperlink"/>
          </w:rPr>
          <w:t>1.4.4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Locos anônimos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8" w:history="1">
        <w:r w:rsidR="00A03B11" w:rsidRPr="000E0E4A">
          <w:rPr>
            <w:rStyle w:val="Hyperlink"/>
          </w:rPr>
          <w:t>1.5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Resumo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39" w:history="1">
        <w:r w:rsidR="00A03B11" w:rsidRPr="000E0E4A">
          <w:rPr>
            <w:rStyle w:val="Hyperlink"/>
          </w:rPr>
          <w:t>2</w:t>
        </w:r>
        <w:r w:rsidR="00A03B11"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Objetivo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40" w:history="1">
        <w:r w:rsidR="00A03B11" w:rsidRPr="000E0E4A">
          <w:rPr>
            <w:rStyle w:val="Hyperlink"/>
          </w:rPr>
          <w:t>3</w:t>
        </w:r>
        <w:r w:rsidR="00A03B11"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Desenvolvimento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1" w:history="1">
        <w:r w:rsidR="00A03B11" w:rsidRPr="000E0E4A">
          <w:rPr>
            <w:rStyle w:val="Hyperlink"/>
          </w:rPr>
          <w:t>3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Programas, bibliotecas e linguagem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2" w:history="1">
        <w:r w:rsidR="00A03B11" w:rsidRPr="000E0E4A">
          <w:rPr>
            <w:rStyle w:val="Hyperlink"/>
          </w:rPr>
          <w:t>3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Alfie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3" w:history="1">
        <w:r w:rsidR="00A03B11" w:rsidRPr="000E0E4A">
          <w:rPr>
            <w:rStyle w:val="Hyperlink"/>
          </w:rPr>
          <w:t>3.3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Busca de regiões anônimas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4" w:history="1">
        <w:r w:rsidR="00A03B11" w:rsidRPr="000E0E4A">
          <w:rPr>
            <w:rStyle w:val="Hyperlink"/>
          </w:rPr>
          <w:t>3.3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Locos putativos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5" w:history="1">
        <w:r w:rsidR="00A03B11" w:rsidRPr="000E0E4A">
          <w:rPr>
            <w:rStyle w:val="Hyperlink"/>
          </w:rPr>
          <w:t>3.4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Busca por homólogos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6" w:history="1">
        <w:r w:rsidR="00A03B11" w:rsidRPr="000E0E4A">
          <w:rPr>
            <w:rStyle w:val="Hyperlink"/>
          </w:rPr>
          <w:t>3.5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Alinhamento múltiplo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7" w:history="1">
        <w:r w:rsidR="00A03B11" w:rsidRPr="000E0E4A">
          <w:rPr>
            <w:rStyle w:val="Hyperlink"/>
          </w:rPr>
          <w:t>3.6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 xml:space="preserve">Outros recursos do pacote </w:t>
        </w:r>
        <w:r w:rsidR="00A03B11" w:rsidRPr="000E0E4A">
          <w:rPr>
            <w:rStyle w:val="Hyperlink"/>
            <w:i/>
          </w:rPr>
          <w:t>alfie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48" w:history="1">
        <w:r w:rsidR="00A03B11" w:rsidRPr="000E0E4A">
          <w:rPr>
            <w:rStyle w:val="Hyperlink"/>
          </w:rPr>
          <w:t>4</w:t>
        </w:r>
        <w:r w:rsidR="00A03B11"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Resultados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9" w:history="1">
        <w:r w:rsidR="00A03B11" w:rsidRPr="000E0E4A">
          <w:rPr>
            <w:rStyle w:val="Hyperlink"/>
          </w:rPr>
          <w:t>4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 xml:space="preserve">Busca de locos anônimos em genomas completos de </w:t>
        </w:r>
        <w:r w:rsidR="00A03B11" w:rsidRPr="000E0E4A">
          <w:rPr>
            <w:rStyle w:val="Hyperlink"/>
            <w:i/>
          </w:rPr>
          <w:t>Hominidae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0" w:history="1">
        <w:r w:rsidR="00A03B11" w:rsidRPr="000E0E4A">
          <w:rPr>
            <w:rStyle w:val="Hyperlink"/>
          </w:rPr>
          <w:t>4.1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Busca por regiões anônimas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1" w:history="1">
        <w:r w:rsidR="00A03B11" w:rsidRPr="000E0E4A">
          <w:rPr>
            <w:rStyle w:val="Hyperlink"/>
          </w:rPr>
          <w:t>4.1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Filtragem por conservação e unicidade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2" w:history="1">
        <w:r w:rsidR="00A03B11" w:rsidRPr="000E0E4A">
          <w:rPr>
            <w:rStyle w:val="Hyperlink"/>
          </w:rPr>
          <w:t>4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 xml:space="preserve">Análise dos locos anônimos de </w:t>
        </w:r>
        <w:r w:rsidR="00A03B11" w:rsidRPr="000E0E4A">
          <w:rPr>
            <w:rStyle w:val="Hyperlink"/>
            <w:i/>
          </w:rPr>
          <w:t>Hominidae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3" w:history="1">
        <w:r w:rsidR="00A03B11" w:rsidRPr="000E0E4A">
          <w:rPr>
            <w:rStyle w:val="Hyperlink"/>
          </w:rPr>
          <w:t>Mapeamento dos locos anônimos por cromossomo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4" w:history="1">
        <w:r w:rsidR="00A03B11" w:rsidRPr="000E0E4A">
          <w:rPr>
            <w:rStyle w:val="Hyperlink"/>
          </w:rPr>
          <w:t>4.2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Modelos de substituição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5" w:history="1">
        <w:r w:rsidR="00A03B11" w:rsidRPr="000E0E4A">
          <w:rPr>
            <w:rStyle w:val="Hyperlink"/>
          </w:rPr>
          <w:t>4.2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Filogenia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6" w:history="1">
        <w:r w:rsidR="00A03B11" w:rsidRPr="000E0E4A">
          <w:rPr>
            <w:rStyle w:val="Hyperlink"/>
          </w:rPr>
          <w:t>4.2.3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Estimativa da população efetiva e tempo de divergência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7" w:history="1">
        <w:r w:rsidR="00A03B11" w:rsidRPr="000E0E4A">
          <w:rPr>
            <w:rStyle w:val="Hyperlink"/>
          </w:rPr>
          <w:t>4.2.4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Teste de neutralidade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58" w:history="1">
        <w:r w:rsidR="00A03B11" w:rsidRPr="000E0E4A">
          <w:rPr>
            <w:rStyle w:val="Hyperlink"/>
          </w:rPr>
          <w:t>5</w:t>
        </w:r>
        <w:r w:rsidR="00A03B11"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Conclusão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0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59" w:history="1">
        <w:r w:rsidR="00A03B11" w:rsidRPr="000E0E4A">
          <w:rPr>
            <w:rStyle w:val="Hyperlink"/>
          </w:rPr>
          <w:t>Referências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1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60" w:history="1">
        <w:r w:rsidR="00A03B11" w:rsidRPr="000E0E4A">
          <w:rPr>
            <w:rStyle w:val="Hyperlink"/>
          </w:rPr>
          <w:t>Glossári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61" w:history="1">
        <w:r w:rsidR="00A03B11" w:rsidRPr="000E0E4A">
          <w:rPr>
            <w:rStyle w:val="Hyperlink"/>
          </w:rPr>
          <w:t>Anex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62" w:history="1">
        <w:r w:rsidR="00A03B11" w:rsidRPr="000E0E4A">
          <w:rPr>
            <w:rStyle w:val="Hyperlink"/>
          </w:rPr>
          <w:t>ANEXO A – DECAIMENTO exponencial do custo de sequenciamento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63" w:history="1">
        <w:r w:rsidR="00A03B11" w:rsidRPr="000E0E4A">
          <w:rPr>
            <w:rStyle w:val="Hyperlink"/>
          </w:rPr>
          <w:t>Apêndices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4</w:t>
        </w:r>
        <w:r>
          <w:rPr>
            <w:noProof/>
            <w:webHidden/>
          </w:rPr>
          <w:fldChar w:fldCharType="end"/>
        </w:r>
      </w:hyperlink>
    </w:p>
    <w:p w:rsidR="00A03B11" w:rsidRDefault="00C90FE7">
      <w:pPr>
        <w:pStyle w:val="Sumrio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64" w:history="1">
        <w:r w:rsidR="00A03B11" w:rsidRPr="000E0E4A">
          <w:rPr>
            <w:rStyle w:val="Hyperlink"/>
          </w:rPr>
          <w:t>APÊNDICE A – Sumário dos resultados encontrados</w:t>
        </w:r>
        <w:r w:rsidR="00A03B11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4</w:t>
        </w:r>
        <w:r>
          <w:rPr>
            <w:noProof/>
            <w:webHidden/>
          </w:rPr>
          <w:fldChar w:fldCharType="end"/>
        </w:r>
      </w:hyperlink>
    </w:p>
    <w:p w:rsidR="00EF46A3" w:rsidRDefault="00C90FE7" w:rsidP="00EF46A3">
      <w:pPr>
        <w:pStyle w:val="Sumrio1"/>
        <w:sectPr w:rsidR="00EF46A3" w:rsidSect="009B01DC">
          <w:headerReference w:type="default" r:id="rId10"/>
          <w:footerReference w:type="default" r:id="rId11"/>
          <w:pgSz w:w="11906" w:h="16838" w:code="9"/>
          <w:pgMar w:top="1701" w:right="1134" w:bottom="1134" w:left="1701" w:header="709" w:footer="709" w:gutter="0"/>
          <w:pgNumType w:fmt="lowerRoman"/>
          <w:cols w:space="708"/>
          <w:titlePg/>
          <w:docGrid w:linePitch="360"/>
        </w:sectPr>
      </w:pPr>
      <w:r>
        <w:fldChar w:fldCharType="end"/>
      </w:r>
    </w:p>
    <w:p w:rsidR="00EF46A3" w:rsidRPr="00DD3516" w:rsidRDefault="00DD3516" w:rsidP="00DD3516">
      <w:pPr>
        <w:pStyle w:val="Ttulo1semnumerao"/>
      </w:pPr>
      <w:bookmarkStart w:id="0" w:name="_Toc427363823"/>
      <w:bookmarkStart w:id="1" w:name="_Toc326008762"/>
      <w:bookmarkStart w:id="2" w:name="_Toc338855639"/>
      <w:r>
        <w:lastRenderedPageBreak/>
        <w:t>1</w:t>
      </w:r>
      <w:r>
        <w:tab/>
      </w:r>
      <w:r w:rsidR="00EF46A3" w:rsidRPr="00DD3516">
        <w:t>Introdução</w:t>
      </w:r>
      <w:bookmarkEnd w:id="0"/>
    </w:p>
    <w:p w:rsidR="00D765C9" w:rsidRDefault="00D765C9" w:rsidP="00D765C9">
      <w:pPr>
        <w:pStyle w:val="Ttulo2"/>
      </w:pPr>
      <w:bookmarkStart w:id="3" w:name="_Toc427363824"/>
      <w:r>
        <w:t>Genôm</w:t>
      </w:r>
      <w:r w:rsidR="00C2433E">
        <w:t>ica</w:t>
      </w:r>
      <w:bookmarkEnd w:id="3"/>
    </w:p>
    <w:p w:rsidR="00D765C9" w:rsidRDefault="00D765C9" w:rsidP="00D765C9">
      <w:r>
        <w:t xml:space="preserve">O Dicionário Oxford de Inglês possui a seguinte definição para o </w:t>
      </w:r>
      <w:r w:rsidR="00167617">
        <w:t>sufixo</w:t>
      </w:r>
      <w:r>
        <w:t xml:space="preserve"> “</w:t>
      </w:r>
      <w:r w:rsidRPr="00D765C9">
        <w:rPr>
          <w:i/>
        </w:rPr>
        <w:t>-o</w:t>
      </w:r>
      <w:r>
        <w:rPr>
          <w:i/>
        </w:rPr>
        <w:t>me</w:t>
      </w:r>
      <w:r>
        <w:t>”:</w:t>
      </w:r>
    </w:p>
    <w:p w:rsidR="006D636D" w:rsidRDefault="006D636D" w:rsidP="006D636D">
      <w:pPr>
        <w:pStyle w:val="CitaoDireta"/>
        <w:rPr>
          <w:lang w:val="en-US"/>
        </w:rPr>
      </w:pPr>
      <w:r w:rsidRPr="002860C7">
        <w:rPr>
          <w:lang w:val="en-US"/>
        </w:rPr>
        <w:t>“Forming nouns with the sense ’a</w:t>
      </w:r>
      <w:r w:rsidR="00D765C9" w:rsidRPr="002860C7">
        <w:rPr>
          <w:lang w:val="en-US"/>
        </w:rPr>
        <w:t>ll o</w:t>
      </w:r>
      <w:r w:rsidR="00D765C9" w:rsidRPr="00D765C9">
        <w:rPr>
          <w:lang w:val="en-US"/>
        </w:rPr>
        <w:t>f the specified constituents of a cell, cons</w:t>
      </w:r>
      <w:r>
        <w:rPr>
          <w:lang w:val="en-US"/>
        </w:rPr>
        <w:t>idered collectively or in total’.”</w:t>
      </w:r>
    </w:p>
    <w:p w:rsidR="00D765C9" w:rsidRDefault="00D765C9" w:rsidP="00D765C9">
      <w:pPr>
        <w:rPr>
          <w:lang w:val="en-US"/>
        </w:rPr>
      </w:pPr>
    </w:p>
    <w:p w:rsidR="00C2433E" w:rsidRPr="00C2433E" w:rsidRDefault="00C2433E" w:rsidP="00D765C9">
      <w:r w:rsidRPr="00C2433E">
        <w:t>A palavra “gen</w:t>
      </w:r>
      <w:r w:rsidR="00167617">
        <w:t>ô</w:t>
      </w:r>
      <w:r w:rsidRPr="00C2433E">
        <w:t>mica” surgiu em um</w:t>
      </w:r>
      <w:r>
        <w:t>a discussão de</w:t>
      </w:r>
      <w:r w:rsidRPr="00C2433E">
        <w:t xml:space="preserve"> bar </w:t>
      </w:r>
      <w:r>
        <w:t xml:space="preserve">para decidir o nome de uma nova revista científica em 1986 </w:t>
      </w:r>
      <w:r w:rsidR="00C90FE7">
        <w:fldChar w:fldCharType="begin"/>
      </w:r>
      <w:r>
        <w:instrText xml:space="preserve"> ADDIN EN.CITE &lt;EndNote&gt;&lt;Cite&gt;&lt;Author&gt;Kuska&lt;/Author&gt;&lt;Year&gt;1998&lt;/Year&gt;&lt;RecNum&gt;232&lt;/RecNum&gt;&lt;DisplayText&gt;[1]&lt;/DisplayText&gt;&lt;record&gt;&lt;rec-number&gt;232&lt;/rec-number&gt;&lt;foreign-keys&gt;&lt;key app="EN" db-id="0v5ve0web5stsve0pag50fr9fesedfrdzd20"&gt;232&lt;/key&gt;&lt;/foreign-keys&gt;&lt;ref-type name="Journal Article"&gt;17&lt;/ref-type&gt;&lt;contributors&gt;&lt;authors&gt;&lt;author&gt;Kuska, B.&lt;/author&gt;&lt;/authors&gt;&lt;/contributors&gt;&lt;titles&gt;&lt;title&gt;Beer, Bethesda, and biology: how &amp;quot;genomics&amp;quot; came into being&lt;/title&gt;&lt;secondary-title&gt;J Natl Cancer Inst&lt;/secondary-title&gt;&lt;alt-title&gt;Journal of the National Cancer Institute&lt;/alt-title&gt;&lt;/titles&gt;&lt;pages&gt;93&lt;/pages&gt;&lt;volume&gt;90&lt;/volume&gt;&lt;number&gt;2&lt;/number&gt;&lt;edition&gt;1998/02/05&lt;/edition&gt;&lt;keywords&gt;&lt;keyword&gt;*Human Genome Project&lt;/keyword&gt;&lt;keyword&gt;Humans&lt;/keyword&gt;&lt;keyword&gt;*Terminology as Topic&lt;/keyword&gt;&lt;/keywords&gt;&lt;dates&gt;&lt;year&gt;1998&lt;/year&gt;&lt;pub-dates&gt;&lt;date&gt;Jan 21&lt;/date&gt;&lt;/pub-dates&gt;&lt;/dates&gt;&lt;isbn&gt;0027-8874 (Print)&amp;#xD;0027-8874 (Linking)&lt;/isbn&gt;&lt;accession-num&gt;9450566&lt;/accession-num&gt;&lt;work-type&gt;News&lt;/work-type&gt;&lt;urls&gt;&lt;related-urls&gt;&lt;url&gt;http://www.ncbi.nlm.nih.gov/pubmed/9450566&lt;/url&gt;&lt;/related-urls&gt;&lt;/urls&gt;&lt;language&gt;eng&lt;/language&gt;&lt;/record&gt;&lt;/Cite&gt;&lt;/EndNote&gt;</w:instrText>
      </w:r>
      <w:r w:rsidR="00C90FE7">
        <w:fldChar w:fldCharType="separate"/>
      </w:r>
      <w:r>
        <w:rPr>
          <w:noProof/>
        </w:rPr>
        <w:t>[</w:t>
      </w:r>
      <w:hyperlink w:anchor="_ENREF_1" w:tooltip="Kuska, 1998 #232" w:history="1">
        <w:r w:rsidR="00B530C1">
          <w:rPr>
            <w:noProof/>
          </w:rPr>
          <w:t>1</w:t>
        </w:r>
      </w:hyperlink>
      <w:r>
        <w:rPr>
          <w:noProof/>
        </w:rPr>
        <w:t>]</w:t>
      </w:r>
      <w:r w:rsidR="00C90FE7">
        <w:fldChar w:fldCharType="end"/>
      </w:r>
      <w:r>
        <w:t>.</w:t>
      </w:r>
      <w:r w:rsidRPr="00726A2C">
        <w:t>TERMINAR</w:t>
      </w:r>
    </w:p>
    <w:p w:rsidR="00D765C9" w:rsidRDefault="00D765C9" w:rsidP="00D765C9">
      <w:pPr>
        <w:pStyle w:val="Ttulo3"/>
      </w:pPr>
      <w:bookmarkStart w:id="4" w:name="_Toc427363825"/>
      <w:r>
        <w:t>Sequenciamento de nova geração</w:t>
      </w:r>
      <w:bookmarkEnd w:id="4"/>
    </w:p>
    <w:p w:rsidR="00B03693" w:rsidRPr="00B03693" w:rsidRDefault="00B03693" w:rsidP="00B03693">
      <w:r>
        <w:t>A nova geração de técnicas para sequenciamento de DNA tem feito com que este seja cada vez mais barato, eficiente e livre de erros</w:t>
      </w:r>
      <w:r w:rsidR="00BD6986">
        <w:t xml:space="preserve"> </w:t>
      </w:r>
      <w:r w:rsidR="00C90FE7">
        <w:fldChar w:fldCharType="begin"/>
      </w:r>
      <w:r w:rsidR="002F01FA">
        <w:instrText xml:space="preserve"> ADDIN EN.CITE &lt;EndNote&gt;&lt;Cite&gt;&lt;Author&gt;Schuster&lt;/Author&gt;&lt;Year&gt;2008&lt;/Year&gt;&lt;RecNum&gt;235&lt;/RecNum&gt;&lt;DisplayText&gt;[2]&lt;/DisplayText&gt;&lt;record&gt;&lt;rec-number&gt;235&lt;/rec-number&gt;&lt;foreign-keys&gt;&lt;key app="EN" db-id="0v5ve0web5stsve0pag50fr9fesedfrdzd20"&gt;235&lt;/key&gt;&lt;/foreign-keys&gt;&lt;ref-type name="Journal Article"&gt;17&lt;/ref-type&gt;&lt;contributors&gt;&lt;authors&gt;&lt;author&gt;Schuster, S. C.&lt;/author&gt;&lt;/authors&gt;&lt;/contributors&gt;&lt;auth-address&gt;Pennsylvania State University, Center for Comparative Genomics and Bioinformatics, 310 Wartik Building, University Park, Pennsylvania 16802, USA. scs@bx.psu.edu&lt;/auth-address&gt;&lt;titles&gt;&lt;title&gt;Next-generation sequencing transforms today&amp;apos;s biology&lt;/title&gt;&lt;secondary-title&gt;Nat Methods&lt;/secondary-title&gt;&lt;alt-title&gt;Nature methods&lt;/alt-title&gt;&lt;/titles&gt;&lt;pages&gt;16-8&lt;/pages&gt;&lt;volume&gt;5&lt;/volume&gt;&lt;number&gt;1&lt;/number&gt;&lt;edition&gt;2008/01/01&lt;/edition&gt;&lt;keywords&gt;&lt;keyword&gt;*Algorithms&lt;/keyword&gt;&lt;keyword&gt;Biology/*trends&lt;/keyword&gt;&lt;keyword&gt;Forecasting&lt;/keyword&gt;&lt;keyword&gt;Oligonucleotide Array Sequence Analysis/*trends&lt;/keyword&gt;&lt;keyword&gt;Sequence Analysis, DNA/*trends&lt;/keyword&gt;&lt;/keywords&gt;&lt;dates&gt;&lt;year&gt;2008&lt;/year&gt;&lt;pub-dates&gt;&lt;date&gt;Jan&lt;/date&gt;&lt;/pub-dates&gt;&lt;/dates&gt;&lt;isbn&gt;1548-7105 (Electronic)&amp;#xD;1548-7091 (Linking)&lt;/isbn&gt;&lt;accession-num&gt;18165802&lt;/accession-num&gt;&lt;work-type&gt;Research Support, Non-U.S. Gov&amp;apos;t&amp;#xD;Review&lt;/work-type&gt;&lt;urls&gt;&lt;related-urls&gt;&lt;url&gt;http://www.ncbi.nlm.nih.gov/pubmed/18165802&lt;/url&gt;&lt;/related-urls&gt;&lt;/urls&gt;&lt;electronic-resource-num&gt;10.1038/nmeth1156&lt;/electronic-resource-num&gt;&lt;language&gt;eng&lt;/language&gt;&lt;/record&gt;&lt;/Cite&gt;&lt;/EndNote&gt;</w:instrText>
      </w:r>
      <w:r w:rsidR="00C90FE7">
        <w:fldChar w:fldCharType="separate"/>
      </w:r>
      <w:r w:rsidR="002F01FA">
        <w:rPr>
          <w:noProof/>
        </w:rPr>
        <w:t>[</w:t>
      </w:r>
      <w:hyperlink w:anchor="_ENREF_2" w:tooltip="Schuster, 2008 #235" w:history="1">
        <w:r w:rsidR="00B530C1">
          <w:rPr>
            <w:noProof/>
          </w:rPr>
          <w:t>2</w:t>
        </w:r>
      </w:hyperlink>
      <w:r w:rsidR="002F01FA">
        <w:rPr>
          <w:noProof/>
        </w:rPr>
        <w:t>]</w:t>
      </w:r>
      <w:r w:rsidR="00C90FE7">
        <w:fldChar w:fldCharType="end"/>
      </w:r>
      <w:r>
        <w:t xml:space="preserve">. A última década viu um decaimento exponencial do preço de sequenciamento </w:t>
      </w:r>
      <w:r w:rsidR="00574333">
        <w:t xml:space="preserve">(ANEXO A) </w:t>
      </w:r>
      <w:r>
        <w:t>que influenciou diretamente no crescimento exponencial da quantidade de genomas completos e parciais disponíveis e publicados</w:t>
      </w:r>
      <w:r w:rsidR="00C90FE7">
        <w:fldChar w:fldCharType="begin">
          <w:fldData xml:space="preserve">PEVuZE5vdGU+PENpdGU+PEF1dGhvcj5NYXJkaXM8L0F1dGhvcj48WWVhcj4yMDExPC9ZZWFyPjxS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</w:fldData>
        </w:fldChar>
      </w:r>
      <w:r w:rsidR="002F01FA">
        <w:instrText xml:space="preserve"> ADDIN EN.CITE </w:instrText>
      </w:r>
      <w:r w:rsidR="00C90FE7">
        <w:fldChar w:fldCharType="begin">
          <w:fldData xml:space="preserve">PEVuZE5vdGU+PENpdGU+PEF1dGhvcj5NYXJkaXM8L0F1dGhvcj48WWVhcj4yMDExPC9ZZWFyPjxS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</w:fldData>
        </w:fldChar>
      </w:r>
      <w:r w:rsidR="002F01FA">
        <w:instrText xml:space="preserve"> ADDIN EN.CITE.DATA </w:instrText>
      </w:r>
      <w:r w:rsidR="00C90FE7">
        <w:fldChar w:fldCharType="end"/>
      </w:r>
      <w:r w:rsidR="00C90FE7">
        <w:fldChar w:fldCharType="separate"/>
      </w:r>
      <w:r w:rsidR="002F01FA">
        <w:rPr>
          <w:noProof/>
        </w:rPr>
        <w:t>[</w:t>
      </w:r>
      <w:hyperlink w:anchor="_ENREF_2" w:tooltip="Schuster, 2008 #235" w:history="1">
        <w:r w:rsidR="00B530C1">
          <w:rPr>
            <w:noProof/>
          </w:rPr>
          <w:t>2</w:t>
        </w:r>
      </w:hyperlink>
      <w:r w:rsidR="002F01FA">
        <w:rPr>
          <w:noProof/>
        </w:rPr>
        <w:t>,</w:t>
      </w:r>
      <w:hyperlink w:anchor="_ENREF_3" w:tooltip="Mardis, 2011 #236" w:history="1">
        <w:r w:rsidR="00B530C1">
          <w:rPr>
            <w:noProof/>
          </w:rPr>
          <w:t>3</w:t>
        </w:r>
      </w:hyperlink>
      <w:r w:rsidR="002F01FA">
        <w:rPr>
          <w:noProof/>
        </w:rPr>
        <w:t>]</w:t>
      </w:r>
      <w:r w:rsidR="00C90FE7">
        <w:fldChar w:fldCharType="end"/>
      </w:r>
      <w:r>
        <w:t>.</w:t>
      </w:r>
      <w:r w:rsidR="00C02658">
        <w:t xml:space="preserve">As técnicas hoje chamadas de </w:t>
      </w:r>
      <w:r w:rsidR="00C02658" w:rsidRPr="00C02658">
        <w:rPr>
          <w:i/>
        </w:rPr>
        <w:t>Next Generation Sequencing</w:t>
      </w:r>
      <w:r w:rsidR="00C02658">
        <w:t xml:space="preserve"> (NGS) incluem </w:t>
      </w:r>
      <w:r w:rsidR="00FD73EA">
        <w:t>diversas plataformas e tecnologias, tendo como fator comum o baixo preço e a enorme quantidade de dados gerados por corrida, superando em muitas ordens de grandeza o método de sequenciamento de Sanger.</w:t>
      </w:r>
    </w:p>
    <w:p w:rsidR="00D765C9" w:rsidRDefault="00D765C9" w:rsidP="00D765C9">
      <w:pPr>
        <w:pStyle w:val="Ttulo3"/>
      </w:pPr>
      <w:bookmarkStart w:id="5" w:name="_Toc427363826"/>
      <w:r>
        <w:t>Genomas completos e parciais</w:t>
      </w:r>
      <w:bookmarkEnd w:id="5"/>
    </w:p>
    <w:p w:rsidR="00B03693" w:rsidRPr="00A93B3B" w:rsidRDefault="00B03693" w:rsidP="00B03693">
      <w:r>
        <w:t xml:space="preserve">A proliferação destas novas técnicas gerou uma avalanche de projetos que buscam </w:t>
      </w:r>
      <w:r w:rsidR="00A93B3B">
        <w:t xml:space="preserve">a descrição inicial </w:t>
      </w:r>
      <w:r w:rsidR="00DD3516">
        <w:t>dos genomas</w:t>
      </w:r>
      <w:r w:rsidR="00167617">
        <w:t xml:space="preserve"> de </w:t>
      </w:r>
      <w:r w:rsidR="00A93B3B">
        <w:t>espécies modelo</w:t>
      </w:r>
      <w:r w:rsidR="00167617">
        <w:t xml:space="preserve"> e também,</w:t>
      </w:r>
      <w:r w:rsidR="00A93B3B">
        <w:t xml:space="preserve"> cada vez mais, de qualquer organismo de interesse. O sequenciamento completo de um genoma, ainda hoje, não é uma tarefa trivial, pois regiões altamente repetitivas são uma barreira para os </w:t>
      </w:r>
      <w:r w:rsidR="00DD3516">
        <w:t>algoritmos</w:t>
      </w:r>
      <w:r w:rsidR="00A93B3B">
        <w:t xml:space="preserve"> de montagem, já que as técnicas de NGS produzem sequências curtas</w:t>
      </w:r>
      <w:r w:rsidR="00BD6986">
        <w:t xml:space="preserve"> </w:t>
      </w:r>
      <w:r w:rsidR="00C90FE7">
        <w:fldChar w:fldCharType="begin"/>
      </w:r>
      <w:r w:rsidR="002F01FA">
        <w:instrText xml:space="preserve"> ADDIN EN.CITE &lt;EndNote&gt;&lt;Cite&gt;&lt;Author&gt;Koboldt&lt;/Author&gt;&lt;Year&gt;2010&lt;/Year&gt;&lt;RecNum&gt;234&lt;/RecNum&gt;&lt;DisplayText&gt;[4]&lt;/DisplayText&gt;&lt;record&gt;&lt;rec-number&gt;234&lt;/rec-number&gt;&lt;foreign-keys&gt;&lt;key app="EN" db-id="0v5ve0web5stsve0pag50fr9fesedfrdzd20"&gt;234&lt;/key&gt;&lt;/foreign-keys&gt;&lt;ref-type name="Journal Article"&gt;17&lt;/ref-type&gt;&lt;contributors&gt;&lt;authors&gt;&lt;author&gt;Koboldt, D. C.&lt;/author&gt;&lt;author&gt;Ding, L.&lt;/author&gt;&lt;author&gt;Mardis, E. R.&lt;/author&gt;&lt;author&gt;Wilson, R. K.&lt;/author&gt;&lt;/authors&gt;&lt;/contributors&gt;&lt;auth-address&gt;The Genome Center at Washington University, St. Louis, Missouri 63108, USA. dkoboldt@genome.wustl.edu&lt;/auth-address&gt;&lt;titles&gt;&lt;title&gt;Challenges of sequencing human genomes&lt;/title&gt;&lt;secondary-title&gt;Brief Bioinform&lt;/secondary-title&gt;&lt;alt-title&gt;Briefings in bioinformatics&lt;/alt-title&gt;&lt;/titles&gt;&lt;pages&gt;484-98&lt;/pages&gt;&lt;volume&gt;11&lt;/volume&gt;&lt;number&gt;5&lt;/number&gt;&lt;edition&gt;2010/06/04&lt;/edition&gt;&lt;keywords&gt;&lt;keyword&gt;Base Sequence&lt;/keyword&gt;&lt;keyword&gt;Genetic Variation&lt;/keyword&gt;&lt;keyword&gt;*Genome, Human&lt;/keyword&gt;&lt;keyword&gt;Humans&lt;/keyword&gt;&lt;keyword&gt;Neoplasms/genetics&lt;/keyword&gt;&lt;keyword&gt;Sequence Analysis, DNA/instrumentation/*methods&lt;/keyword&gt;&lt;keyword&gt;Software&lt;/keyword&gt;&lt;/keywords&gt;&lt;dates&gt;&lt;year&gt;2010&lt;/year&gt;&lt;pub-dates&gt;&lt;date&gt;Sep&lt;/date&gt;&lt;/pub-dates&gt;&lt;/dates&gt;&lt;isbn&gt;1477-4054 (Electronic)&amp;#xD;1467-5463 (Linking)&lt;/isbn&gt;&lt;accession-num&gt;20519329&lt;/accession-num&gt;&lt;work-type&gt;Research Support, N.I.H., Extramural&amp;#xD;Review&lt;/work-type&gt;&lt;urls&gt;&lt;related-urls&gt;&lt;url&gt;http://www.ncbi.nlm.nih.gov/pubmed/20519329&lt;/url&gt;&lt;/related-urls&gt;&lt;/urls&gt;&lt;custom2&gt;2980933&lt;/custom2&gt;&lt;electronic-resource-num&gt;10.1093/bib/bbq016&lt;/electronic-resource-num&gt;&lt;language&gt;eng&lt;/language&gt;&lt;/record&gt;&lt;/Cite&gt;&lt;/EndNote&gt;</w:instrText>
      </w:r>
      <w:r w:rsidR="00C90FE7">
        <w:fldChar w:fldCharType="separate"/>
      </w:r>
      <w:r w:rsidR="002F01FA">
        <w:rPr>
          <w:noProof/>
        </w:rPr>
        <w:t>[</w:t>
      </w:r>
      <w:hyperlink w:anchor="_ENREF_4" w:tooltip="Koboldt, 2010 #234" w:history="1">
        <w:r w:rsidR="00B530C1">
          <w:rPr>
            <w:noProof/>
          </w:rPr>
          <w:t>4</w:t>
        </w:r>
      </w:hyperlink>
      <w:r w:rsidR="002F01FA">
        <w:rPr>
          <w:noProof/>
        </w:rPr>
        <w:t>]</w:t>
      </w:r>
      <w:r w:rsidR="00C90FE7">
        <w:fldChar w:fldCharType="end"/>
      </w:r>
      <w:r w:rsidR="00A93B3B">
        <w:t xml:space="preserve">. A anotação deste genoma, que envolve a anotação de regiões codificantes e regulatórias, é um processo contínuo e iterativo, novas versões de genomas modelo, como o do </w:t>
      </w:r>
      <w:r w:rsidR="00A93B3B" w:rsidRPr="00A93B3B">
        <w:rPr>
          <w:i/>
        </w:rPr>
        <w:t>Homo Sapiens</w:t>
      </w:r>
      <w:r w:rsidR="00A93B3B">
        <w:rPr>
          <w:i/>
        </w:rPr>
        <w:t>,</w:t>
      </w:r>
      <w:r w:rsidR="00A93B3B">
        <w:t xml:space="preserve"> são lançadas regularmente. Portanto, é muito comum que genomas sejam </w:t>
      </w:r>
      <w:r w:rsidR="00A93B3B">
        <w:lastRenderedPageBreak/>
        <w:t xml:space="preserve">disponibilizados em estágios iniciais </w:t>
      </w:r>
      <w:r w:rsidR="001F447E">
        <w:t>de montagem e anotação, como genomas parciais.</w:t>
      </w:r>
    </w:p>
    <w:p w:rsidR="00D765C9" w:rsidRDefault="00D765C9" w:rsidP="00D765C9">
      <w:pPr>
        <w:pStyle w:val="Ttulo2"/>
      </w:pPr>
      <w:bookmarkStart w:id="6" w:name="_Toc427363827"/>
      <w:r>
        <w:t>Genômica Computacional</w:t>
      </w:r>
      <w:bookmarkEnd w:id="6"/>
    </w:p>
    <w:p w:rsidR="001F447E" w:rsidRDefault="001F447E" w:rsidP="001F447E">
      <w:r>
        <w:t>Da necessidade de explorar essa grande coleção de dados biológicos que se acumula, surgiu a genômica computacional. Esta área se concentra na criação e aplicação de ferramentas para análise, comparação e descrição de genes, genomas e sistemas.</w:t>
      </w:r>
    </w:p>
    <w:p w:rsidR="006B2E23" w:rsidRDefault="006B2E23" w:rsidP="006B2E23">
      <w:pPr>
        <w:pStyle w:val="Ttulo3"/>
      </w:pPr>
      <w:bookmarkStart w:id="7" w:name="_Toc427363828"/>
      <w:r>
        <w:t>Programas para análise de dados</w:t>
      </w:r>
      <w:bookmarkEnd w:id="7"/>
    </w:p>
    <w:p w:rsidR="006B2E23" w:rsidRPr="0047300C" w:rsidRDefault="006B2E23" w:rsidP="006B2E23">
      <w:r>
        <w:t>A magnitude da produção de dados torna inviável a análise manual para a maioria dos casos, por isso o uso de programas de computador em laboratórios de genômica é essencial. Predição de genes, montagem de genomas, reconstrução filogenética e alinhamento múltiplo de sequências são algumas das tarefas realizadas hoje quase que exclusivamente por programas de computador especializados. O presente trabalho conta com a utilização intensiva, e até a criação, de ferramentas computacionais, o que permite um ganho de produtividade e rendimento relativo a técnicas de bancada.</w:t>
      </w:r>
    </w:p>
    <w:p w:rsidR="00D765C9" w:rsidRDefault="00D765C9" w:rsidP="00D765C9">
      <w:pPr>
        <w:pStyle w:val="Ttulo3"/>
      </w:pPr>
      <w:bookmarkStart w:id="8" w:name="_Toc427363829"/>
      <w:r>
        <w:t>Bancos de dados</w:t>
      </w:r>
      <w:bookmarkEnd w:id="8"/>
    </w:p>
    <w:p w:rsidR="001F447E" w:rsidRPr="001F447E" w:rsidRDefault="001F447E" w:rsidP="001F447E">
      <w:r>
        <w:t>Bancos de dados são a matéria-prima dos estudos computacionais em problemas que envolvem “</w:t>
      </w:r>
      <w:r w:rsidRPr="001F447E">
        <w:rPr>
          <w:i/>
        </w:rPr>
        <w:t>Big Data</w:t>
      </w:r>
      <w:r>
        <w:t xml:space="preserve">”. Na biologia computacional, os bancos de dados são gerados para </w:t>
      </w:r>
      <w:r w:rsidR="00DD3516">
        <w:t>organizar</w:t>
      </w:r>
      <w:r w:rsidR="0047300C">
        <w:t xml:space="preserve"> o conhecimento de modo que futuros estudos sejam facilitados. Estes bancos são disponibilizados na internet em grandes plataformas, como a do NCBI para genes</w:t>
      </w:r>
      <w:r w:rsidR="00BD6986">
        <w:t xml:space="preserve"> </w:t>
      </w:r>
      <w:r w:rsidR="00C90FE7">
        <w:fldChar w:fldCharType="begin"/>
      </w:r>
      <w:r w:rsidR="002F01FA">
        <w:instrText xml:space="preserve"> ADDIN EN.CITE &lt;EndNote&gt;&lt;Cite&gt;&lt;Author&gt;Brown&lt;/Author&gt;&lt;Year&gt;2015&lt;/Year&gt;&lt;RecNum&gt;231&lt;/RecNum&gt;&lt;DisplayText&gt;[5]&lt;/DisplayText&gt;&lt;record&gt;&lt;rec-number&gt;231&lt;/rec-number&gt;&lt;foreign-keys&gt;&lt;key app="EN" db-id="0v5ve0web5stsve0pag50fr9fesedfrdzd20"&gt;231&lt;/key&gt;&lt;/foreign-keys&gt;&lt;ref-type name="Journal Article"&gt;17&lt;/ref-type&gt;&lt;contributors&gt;&lt;authors&gt;&lt;author&gt;Brown, G. R.&lt;/author&gt;&lt;author&gt;Hem, V.&lt;/author&gt;&lt;author&gt;Katz, K. S.&lt;/author&gt;&lt;author&gt;Ovetsky, M.&lt;/author&gt;&lt;author&gt;Wallin, C.&lt;/author&gt;&lt;author&gt;Ermolaeva, O.&lt;/author&gt;&lt;author&gt;Tolstoy, I.&lt;/author&gt;&lt;author&gt;Tatusova, T.&lt;/author&gt;&lt;author&gt;Pruitt, K. D.&lt;/author&gt;&lt;author&gt;Maglott, D. R.&lt;/author&gt;&lt;author&gt;Murphy, T. D.&lt;/author&gt;&lt;/authors&gt;&lt;/contributors&gt;&lt;auth-address&gt;National Center for Biotechnology Information, National Library of Medicine, National Institutes of Health, Bethesda, MD 20892-6510, USA.&amp;#xD;National Center for Biotechnology Information, National Library of Medicine, National Institutes of Health, Bethesda, MD 20892-6510, USA murphyte@ncbi.nlm.nih.gov.&lt;/auth-address&gt;&lt;titles&gt;&lt;title&gt;Gene: a gene-centered information resource at NCBI&lt;/title&gt;&lt;secondary-title&gt;Nucleic Acids Res&lt;/secondary-title&gt;&lt;alt-title&gt;Nucleic acids research&lt;/alt-title&gt;&lt;/titles&gt;&lt;pages&gt;D36-42&lt;/pages&gt;&lt;volume&gt;43&lt;/volume&gt;&lt;number&gt;Database issue&lt;/number&gt;&lt;edition&gt;2014/10/31&lt;/edition&gt;&lt;keywords&gt;&lt;keyword&gt;*Databases, Genetic&lt;/keyword&gt;&lt;keyword&gt;*Genes&lt;/keyword&gt;&lt;keyword&gt;Genetic Variation&lt;/keyword&gt;&lt;keyword&gt;Genomics&lt;/keyword&gt;&lt;keyword&gt;Internet&lt;/keyword&gt;&lt;keyword&gt;National Library of Medicine (U.S.)&lt;/keyword&gt;&lt;keyword&gt;Phenotype&lt;/keyword&gt;&lt;keyword&gt;United States&lt;/keyword&gt;&lt;/keywords&gt;&lt;dates&gt;&lt;year&gt;2015&lt;/year&gt;&lt;pub-dates&gt;&lt;date&gt;Jan&lt;/date&gt;&lt;/pub-dates&gt;&lt;/dates&gt;&lt;isbn&gt;1362-4962 (Electronic)&amp;#xD;0305-1048 (Linking)&lt;/isbn&gt;&lt;accession-num&gt;25355515&lt;/accession-num&gt;&lt;work-type&gt;Research Support, N.I.H., Intramural&lt;/work-type&gt;&lt;urls&gt;&lt;related-urls&gt;&lt;url&gt;http://www.ncbi.nlm.nih.gov/pubmed/25355515&lt;/url&gt;&lt;/related-urls&gt;&lt;/urls&gt;&lt;custom2&gt;4383897&lt;/custom2&gt;&lt;electronic-resource-num&gt;10.1093/nar/gku1055&lt;/electronic-resource-num&gt;&lt;language&gt;eng&lt;/language&gt;&lt;/record&gt;&lt;/Cite&gt;&lt;/EndNote&gt;</w:instrText>
      </w:r>
      <w:r w:rsidR="00C90FE7">
        <w:fldChar w:fldCharType="separate"/>
      </w:r>
      <w:r w:rsidR="002F01FA">
        <w:rPr>
          <w:noProof/>
        </w:rPr>
        <w:t>[</w:t>
      </w:r>
      <w:hyperlink w:anchor="_ENREF_5" w:tooltip="Brown, 2015 #231" w:history="1">
        <w:r w:rsidR="00B530C1">
          <w:rPr>
            <w:noProof/>
          </w:rPr>
          <w:t>5</w:t>
        </w:r>
      </w:hyperlink>
      <w:r w:rsidR="002F01FA">
        <w:rPr>
          <w:noProof/>
        </w:rPr>
        <w:t>]</w:t>
      </w:r>
      <w:r w:rsidR="00C90FE7">
        <w:fldChar w:fldCharType="end"/>
      </w:r>
      <w:r w:rsidR="0047300C">
        <w:t>, taxonomias</w:t>
      </w:r>
      <w:r w:rsidR="00BD6986">
        <w:t xml:space="preserve"> </w:t>
      </w:r>
      <w:r w:rsidR="00C90FE7">
        <w:fldChar w:fldCharType="begin"/>
      </w:r>
      <w:r w:rsidR="002F01FA">
        <w:instrText xml:space="preserve"> ADDIN EN.CITE &lt;EndNote&gt;&lt;Cite&gt;&lt;Author&gt;Federhen&lt;/Author&gt;&lt;Year&gt;2012&lt;/Year&gt;&lt;RecNum&gt;227&lt;/RecNum&gt;&lt;DisplayText&gt;[6]&lt;/DisplayText&gt;&lt;record&gt;&lt;rec-number&gt;227&lt;/rec-number&gt;&lt;foreign-keys&gt;&lt;key app="EN" db-id="0v5ve0web5stsve0pag50fr9fesedfrdzd20"&gt;227&lt;/key&gt;&lt;/foreign-keys&gt;&lt;ref-type name="Journal Article"&gt;17&lt;/ref-type&gt;&lt;contributors&gt;&lt;authors&gt;&lt;author&gt;Federhen, S.&lt;/author&gt;&lt;/authors&gt;&lt;/contributors&gt;&lt;auth-address&gt;National Center for Biotechnology Information, National Library of Medicine, National Institutes of Health, Bethesda, MD 20894, USA. federhen@ncbi.nlm.nih.gov&lt;/auth-address&gt;&lt;titles&gt;&lt;title&gt;The NCBI Taxonomy database&lt;/title&gt;&lt;secondary-title&gt;Nucleic Acids Res&lt;/secondary-title&gt;&lt;alt-title&gt;Nucleic acids research&lt;/alt-title&gt;&lt;/titles&gt;&lt;pages&gt;D136-43&lt;/pages&gt;&lt;volume&gt;40&lt;/volume&gt;&lt;number&gt;Database issue&lt;/number&gt;&lt;edition&gt;2011/12/06&lt;/edition&gt;&lt;keywords&gt;&lt;keyword&gt;*Databases, Genetic&lt;/keyword&gt;&lt;keyword&gt;*Phylogeny&lt;/keyword&gt;&lt;keyword&gt;Terminology as Topic&lt;/keyword&gt;&lt;/keywords&gt;&lt;dates&gt;&lt;year&gt;2012&lt;/year&gt;&lt;pub-dates&gt;&lt;date&gt;Jan&lt;/date&gt;&lt;/pub-dates&gt;&lt;/dates&gt;&lt;isbn&gt;1362-4962 (Electronic)&amp;#xD;0305-1048 (Linking)&lt;/isbn&gt;&lt;accession-num&gt;22139910&lt;/accession-num&gt;&lt;work-type&gt;Research Support, N.I.H., Intramural&lt;/work-type&gt;&lt;urls&gt;&lt;related-urls&gt;&lt;url&gt;http://www.ncbi.nlm.nih.gov/pubmed/22139910&lt;/url&gt;&lt;/related-urls&gt;&lt;/urls&gt;&lt;custom2&gt;3245000&lt;/custom2&gt;&lt;electronic-resource-num&gt;10.1093/nar/gkr1178&lt;/electronic-resource-num&gt;&lt;language&gt;eng&lt;/language&gt;&lt;/record&gt;&lt;/Cite&gt;&lt;/EndNote&gt;</w:instrText>
      </w:r>
      <w:r w:rsidR="00C90FE7">
        <w:fldChar w:fldCharType="separate"/>
      </w:r>
      <w:r w:rsidR="002F01FA">
        <w:rPr>
          <w:noProof/>
        </w:rPr>
        <w:t>[</w:t>
      </w:r>
      <w:hyperlink w:anchor="_ENREF_6" w:tooltip="Federhen, 2012 #227" w:history="1">
        <w:r w:rsidR="00B530C1">
          <w:rPr>
            <w:noProof/>
          </w:rPr>
          <w:t>6</w:t>
        </w:r>
      </w:hyperlink>
      <w:r w:rsidR="002F01FA">
        <w:rPr>
          <w:noProof/>
        </w:rPr>
        <w:t>]</w:t>
      </w:r>
      <w:r w:rsidR="00C90FE7">
        <w:fldChar w:fldCharType="end"/>
      </w:r>
      <w:r w:rsidR="0047300C">
        <w:t>, proteínas</w:t>
      </w:r>
      <w:r w:rsidR="00BD6986">
        <w:t xml:space="preserve"> </w:t>
      </w:r>
      <w:r w:rsidR="00C90FE7">
        <w:fldChar w:fldCharType="begin"/>
      </w:r>
      <w:r w:rsidR="002F01FA">
        <w:instrText xml:space="preserve"> ADDIN EN.CITE &lt;EndNote&gt;&lt;Cite&gt;&lt;Author&gt;Pruitt&lt;/Author&gt;&lt;Year&gt;2012&lt;/Year&gt;&lt;RecNum&gt;230&lt;/RecNum&gt;&lt;DisplayText&gt;[7]&lt;/DisplayText&gt;&lt;record&gt;&lt;rec-number&gt;230&lt;/rec-number&gt;&lt;foreign-keys&gt;&lt;key app="EN" db-id="0v5ve0web5stsve0pag50fr9fesedfrdzd20"&gt;230&lt;/key&gt;&lt;/foreign-keys&gt;&lt;ref-type name="Journal Article"&gt;17&lt;/ref-type&gt;&lt;contributors&gt;&lt;authors&gt;&lt;author&gt;Pruitt, K. D.&lt;/author&gt;&lt;author&gt;Tatusova, T.&lt;/author&gt;&lt;author&gt;Brown, G. R.&lt;/author&gt;&lt;author&gt;Maglott, D. R.&lt;/author&gt;&lt;/authors&gt;&lt;/contributors&gt;&lt;auth-address&gt;National Center for Biotechnology Information, National Library of Medicine, National Institutes of Health, Building 38A, 8600 Rockville Pike, Bethesda, MD 20894, USA. pruitt@ncbi.nlm.nih.gov&lt;/auth-address&gt;&lt;titles&gt;&lt;title&gt;NCBI Reference Sequences (RefSeq): current status, new features and genome annotation policy&lt;/title&gt;&lt;secondary-title&gt;Nucleic Acids Res&lt;/secondary-title&gt;&lt;alt-title&gt;Nucleic acids research&lt;/alt-title&gt;&lt;/titles&gt;&lt;pages&gt;D130-5&lt;/pages&gt;&lt;volume&gt;40&lt;/volume&gt;&lt;number&gt;Database issue&lt;/number&gt;&lt;edition&gt;2011/11/29&lt;/edition&gt;&lt;keywords&gt;&lt;keyword&gt;*Databases, Genetic&lt;/keyword&gt;&lt;keyword&gt;Genomics/standards&lt;/keyword&gt;&lt;keyword&gt;Humans&lt;/keyword&gt;&lt;keyword&gt;*Molecular Sequence Annotation&lt;/keyword&gt;&lt;keyword&gt;Reference Standards&lt;/keyword&gt;&lt;keyword&gt;Sequence Analysis/*standards&lt;/keyword&gt;&lt;keyword&gt;Sequence Analysis, DNA/standards&lt;/keyword&gt;&lt;keyword&gt;Sequence Analysis, Protein/standards&lt;/keyword&gt;&lt;keyword&gt;Sequence Analysis, RNA/standards&lt;/keyword&gt;&lt;/keywords&gt;&lt;dates&gt;&lt;year&gt;2012&lt;/year&gt;&lt;pub-dates&gt;&lt;date&gt;Jan&lt;/date&gt;&lt;/pub-dates&gt;&lt;/dates&gt;&lt;isbn&gt;1362-4962 (Electronic)&amp;#xD;0305-1048 (Linking)&lt;/isbn&gt;&lt;accession-num&gt;22121212&lt;/accession-num&gt;&lt;work-type&gt;Research Support, N.I.H., Intramural&lt;/work-type&gt;&lt;urls&gt;&lt;related-urls&gt;&lt;url&gt;http://www.ncbi.nlm.nih.gov/pubmed/22121212&lt;/url&gt;&lt;/related-urls&gt;&lt;/urls&gt;&lt;custom2&gt;3245008&lt;/custom2&gt;&lt;electronic-resource-num&gt;10.1093/nar/gkr1079&lt;/electronic-resource-num&gt;&lt;language&gt;eng&lt;/language&gt;&lt;/record&gt;&lt;/Cite&gt;&lt;/EndNote&gt;</w:instrText>
      </w:r>
      <w:r w:rsidR="00C90FE7">
        <w:fldChar w:fldCharType="separate"/>
      </w:r>
      <w:r w:rsidR="002F01FA">
        <w:rPr>
          <w:noProof/>
        </w:rPr>
        <w:t>[</w:t>
      </w:r>
      <w:hyperlink w:anchor="_ENREF_7" w:tooltip="Pruitt, 2012 #230" w:history="1">
        <w:r w:rsidR="00B530C1">
          <w:rPr>
            <w:noProof/>
          </w:rPr>
          <w:t>7</w:t>
        </w:r>
      </w:hyperlink>
      <w:r w:rsidR="002F01FA">
        <w:rPr>
          <w:noProof/>
        </w:rPr>
        <w:t>]</w:t>
      </w:r>
      <w:r w:rsidR="00C90FE7">
        <w:fldChar w:fldCharType="end"/>
      </w:r>
      <w:r w:rsidR="0047300C">
        <w:t>, ou o ENSEMBL</w:t>
      </w:r>
      <w:r w:rsidR="00BD6986">
        <w:t xml:space="preserve"> </w:t>
      </w:r>
      <w:r w:rsidR="00C90FE7">
        <w:fldChar w:fldCharType="begin">
          <w:fldData xml:space="preserve">PEVuZE5vdGU+PENpdGU+PEF1dGhvcj5GbGljZWs8L0F1dGhvcj48WWVhcj4yMDE0PC9ZZWFyPjxS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</w:fldData>
        </w:fldChar>
      </w:r>
      <w:r w:rsidR="002F01FA">
        <w:instrText xml:space="preserve"> ADDIN EN.CITE </w:instrText>
      </w:r>
      <w:r w:rsidR="00C90FE7">
        <w:fldChar w:fldCharType="begin">
          <w:fldData xml:space="preserve">PEVuZE5vdGU+PENpdGU+PEF1dGhvcj5GbGljZWs8L0F1dGhvcj48WWVhcj4yMDE0PC9ZZWFyPjxS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</w:fldData>
        </w:fldChar>
      </w:r>
      <w:r w:rsidR="002F01FA">
        <w:instrText xml:space="preserve"> ADDIN EN.CITE.DATA </w:instrText>
      </w:r>
      <w:r w:rsidR="00C90FE7">
        <w:fldChar w:fldCharType="end"/>
      </w:r>
      <w:r w:rsidR="00C90FE7">
        <w:fldChar w:fldCharType="separate"/>
      </w:r>
      <w:r w:rsidR="002F01FA">
        <w:rPr>
          <w:noProof/>
        </w:rPr>
        <w:t>[</w:t>
      </w:r>
      <w:hyperlink w:anchor="_ENREF_8" w:tooltip="Flicek, 2014 #233" w:history="1">
        <w:r w:rsidR="00B530C1">
          <w:rPr>
            <w:noProof/>
          </w:rPr>
          <w:t>8</w:t>
        </w:r>
      </w:hyperlink>
      <w:r w:rsidR="002F01FA">
        <w:rPr>
          <w:noProof/>
        </w:rPr>
        <w:t>]</w:t>
      </w:r>
      <w:r w:rsidR="00C90FE7">
        <w:fldChar w:fldCharType="end"/>
      </w:r>
      <w:r w:rsidR="0047300C">
        <w:t>,</w:t>
      </w:r>
      <w:r w:rsidR="00FD73EA">
        <w:t xml:space="preserve"> que é</w:t>
      </w:r>
      <w:r w:rsidR="0047300C">
        <w:t xml:space="preserve"> um banco de dados de genomas completos para organismos modelo.</w:t>
      </w:r>
    </w:p>
    <w:p w:rsidR="00D765C9" w:rsidRDefault="00D765C9" w:rsidP="00D765C9">
      <w:pPr>
        <w:pStyle w:val="Ttulo2"/>
      </w:pPr>
      <w:bookmarkStart w:id="9" w:name="_Toc427363830"/>
      <w:r>
        <w:t>Genética de População</w:t>
      </w:r>
      <w:bookmarkEnd w:id="9"/>
    </w:p>
    <w:p w:rsidR="00C2433E" w:rsidRPr="00C2433E" w:rsidRDefault="00C2433E" w:rsidP="00C2433E">
      <w:r>
        <w:t>Para entender a dinâmica da evolução, migração e a história de diversos indivíduos de uma mesma espécie, é preciso observá-los no nível molecular. As pistas de eventos passados podem s</w:t>
      </w:r>
      <w:r w:rsidR="00014AD6">
        <w:t>er observadas no DNA, que é</w:t>
      </w:r>
      <w:r>
        <w:t xml:space="preserve"> muitas vezes a </w:t>
      </w:r>
      <w:r>
        <w:lastRenderedPageBreak/>
        <w:t>única maneira de reconstruir os passos das populações e entender as pressões seletivas atuantes.</w:t>
      </w:r>
    </w:p>
    <w:p w:rsidR="00D765C9" w:rsidRDefault="00D765C9" w:rsidP="00D765C9">
      <w:pPr>
        <w:pStyle w:val="Ttulo3"/>
      </w:pPr>
      <w:bookmarkStart w:id="10" w:name="_Toc427363831"/>
      <w:r>
        <w:t>Parâmetros de interesse para estudo</w:t>
      </w:r>
      <w:bookmarkEnd w:id="10"/>
    </w:p>
    <w:p w:rsidR="00D765C9" w:rsidRDefault="00D765C9" w:rsidP="00D765C9">
      <w:pPr>
        <w:pStyle w:val="Ttulo4"/>
      </w:pPr>
      <w:r>
        <w:t xml:space="preserve">Estimativa de tempo de divergência </w:t>
      </w:r>
    </w:p>
    <w:p w:rsidR="00D765C9" w:rsidRPr="00B648B3" w:rsidRDefault="00D765C9" w:rsidP="00D765C9">
      <w:pPr>
        <w:pStyle w:val="Ttulo4"/>
      </w:pPr>
      <w:r>
        <w:t>Estimativas de população efetiva</w:t>
      </w:r>
    </w:p>
    <w:p w:rsidR="00D765C9" w:rsidRDefault="00D765C9" w:rsidP="00D765C9">
      <w:pPr>
        <w:pStyle w:val="Ttulo3"/>
      </w:pPr>
      <w:bookmarkStart w:id="11" w:name="_Toc427363832"/>
      <w:r>
        <w:t xml:space="preserve">O modelo dos </w:t>
      </w:r>
      <w:r w:rsidRPr="00B648B3">
        <w:rPr>
          <w:i/>
        </w:rPr>
        <w:t>Hominidae</w:t>
      </w:r>
      <w:r>
        <w:t xml:space="preserve"> na genética de população</w:t>
      </w:r>
      <w:bookmarkEnd w:id="11"/>
    </w:p>
    <w:p w:rsidR="00811414" w:rsidRPr="0045753F" w:rsidRDefault="00811414" w:rsidP="00811414">
      <w:r w:rsidRPr="0045753F">
        <w:t>Falar do artigo Science</w:t>
      </w:r>
      <w:r w:rsidR="00BD6986">
        <w:t xml:space="preserve"> </w:t>
      </w:r>
      <w:r w:rsidR="00C90FE7">
        <w:rPr>
          <w:lang w:val="en-US"/>
        </w:rPr>
        <w:fldChar w:fldCharType="begin"/>
      </w:r>
      <w:r w:rsidR="0045753F">
        <w:rPr>
          <w:lang w:val="en-US"/>
        </w:rPr>
        <w:instrText xml:space="preserve"> ADDIN EN.CITE &lt;EndNote&gt;&lt;Cite&gt;&lt;Author&gt;Chen&lt;/Author&gt;&lt;Year&gt;2001&lt;/Year&gt;&lt;RecNum&gt;260&lt;/RecNum&gt;&lt;DisplayText&gt;[9]&lt;/DisplayText&gt;&lt;record&gt;&lt;rec-number&gt;260&lt;/rec-number&gt;&lt;foreign-keys&gt;&lt;key app="EN" db-id="0v5ve0web5stsve0pag50fr9fesedfrdzd20"&gt;260&lt;/key&gt;&lt;/foreign-keys&gt;&lt;ref-type name="Journal Article"&gt;17&lt;/ref-type&gt;&lt;contributors&gt;&lt;authors&gt;&lt;author&gt;Chen, F. C.&lt;/author&gt;&lt;author&gt;Li, W. H.&lt;/author&gt;&lt;/authors&gt;&lt;/contributors&gt;&lt;auth-address&gt;Department of Life Science, National Tsing Hua University, Taiwan.&lt;/auth-address&gt;&lt;titles&gt;&lt;title&gt;Genomic divergences between humans and other hominoids and the effective population size of the common ancestor of humans and chimpanzees&lt;/title&gt;&lt;secondary-title&gt;Am J Hum Genet&lt;/secondary-title&gt;&lt;alt-title&gt;American journal of human genetics&lt;/alt-title&gt;&lt;/titles&gt;&lt;pages&gt;444-56&lt;/pages&gt;&lt;volume&gt;68&lt;/volume&gt;&lt;number&gt;2&lt;/number&gt;&lt;edition&gt;2001/02/15&lt;/edition&gt;&lt;keywords&gt;&lt;keyword&gt;Alu Elements&lt;/keyword&gt;&lt;keyword&gt;Animals&lt;/keyword&gt;&lt;keyword&gt;DNA/genetics&lt;/keyword&gt;&lt;keyword&gt;DNA, Intergenic&lt;/keyword&gt;&lt;keyword&gt;Evolution, Molecular&lt;/keyword&gt;&lt;keyword&gt;Genetic Variation&lt;/keyword&gt;&lt;keyword&gt;*Genome&lt;/keyword&gt;&lt;keyword&gt;*Genome, Human&lt;/keyword&gt;&lt;keyword&gt;Gorilla gorilla/genetics&lt;/keyword&gt;&lt;keyword&gt;Humans&lt;/keyword&gt;&lt;keyword&gt;Male&lt;/keyword&gt;&lt;keyword&gt;Open Reading Frames&lt;/keyword&gt;&lt;keyword&gt;Pan troglodytes/genetics&lt;/keyword&gt;&lt;keyword&gt;Phylogeny&lt;/keyword&gt;&lt;keyword&gt;Pongo pygmaeus/genetics&lt;/keyword&gt;&lt;keyword&gt;Primates/*genetics&lt;/keyword&gt;&lt;keyword&gt;Pseudogenes&lt;/keyword&gt;&lt;keyword&gt;Time Factors&lt;/keyword&gt;&lt;keyword&gt;Y Chromosome&lt;/keyword&gt;&lt;/keywords&gt;&lt;dates&gt;&lt;year&gt;2001&lt;/year&gt;&lt;pub-dates&gt;&lt;date&gt;Feb&lt;/date&gt;&lt;/pub-dates&gt;&lt;/dates&gt;&lt;isbn&gt;0002-9297 (Print)&amp;#xD;0002-9297 (Linking)&lt;/isbn&gt;&lt;accession-num&gt;11170892&lt;/accession-num&gt;&lt;work-type&gt;Comparative Study&amp;#xD;Research Support, U.S. Gov&amp;apos;t, P.H.S.&lt;/work-type&gt;&lt;urls&gt;&lt;related-urls&gt;&lt;url&gt;http://www.ncbi.nlm.nih.gov/pubmed/11170892&lt;/url&gt;&lt;/related-urls&gt;&lt;/urls&gt;&lt;custom2&gt;1235277&lt;/custom2&gt;&lt;electronic-resource-num&gt;10.1086/318206&lt;/electronic-resource-num&gt;&lt;language&gt;eng&lt;/language&gt;&lt;/record&gt;&lt;/Cite&gt;&lt;/EndNote&gt;</w:instrText>
      </w:r>
      <w:r w:rsidR="00C90FE7">
        <w:rPr>
          <w:lang w:val="en-US"/>
        </w:rPr>
        <w:fldChar w:fldCharType="separate"/>
      </w:r>
      <w:r w:rsidR="0045753F" w:rsidRPr="0045753F">
        <w:rPr>
          <w:noProof/>
        </w:rPr>
        <w:t>[</w:t>
      </w:r>
      <w:hyperlink w:anchor="_ENREF_9" w:tooltip="Chen, 2001 #260" w:history="1">
        <w:r w:rsidR="00B530C1" w:rsidRPr="0045753F">
          <w:rPr>
            <w:noProof/>
          </w:rPr>
          <w:t>9</w:t>
        </w:r>
      </w:hyperlink>
      <w:r w:rsidR="0045753F" w:rsidRPr="0045753F">
        <w:rPr>
          <w:noProof/>
        </w:rPr>
        <w:t>]</w:t>
      </w:r>
      <w:r w:rsidR="00C90FE7">
        <w:rPr>
          <w:lang w:val="en-US"/>
        </w:rPr>
        <w:fldChar w:fldCharType="end"/>
      </w:r>
      <w:r w:rsidRPr="0045753F">
        <w:t>.</w:t>
      </w:r>
    </w:p>
    <w:p w:rsidR="00B648B3" w:rsidRDefault="00B648B3" w:rsidP="00B648B3">
      <w:pPr>
        <w:pStyle w:val="Ttulo2"/>
      </w:pPr>
      <w:bookmarkStart w:id="12" w:name="_Toc427363833"/>
      <w:r>
        <w:t xml:space="preserve">Marcadores </w:t>
      </w:r>
      <w:r w:rsidR="00D31D05">
        <w:t>genéticos</w:t>
      </w:r>
      <w:bookmarkEnd w:id="12"/>
    </w:p>
    <w:p w:rsidR="00EF46A3" w:rsidRPr="00A0731E" w:rsidRDefault="00D31D05" w:rsidP="00EF46A3">
      <w:r>
        <w:t xml:space="preserve">Marcadores genéticos são sequências de DNA </w:t>
      </w:r>
      <w:r w:rsidR="009B01DC">
        <w:t>que, por apresentarem variações, podem ser usadas para</w:t>
      </w:r>
      <w:r>
        <w:t xml:space="preserve"> diferenciar organismos ou </w:t>
      </w:r>
      <w:r w:rsidR="00167617">
        <w:t xml:space="preserve">espécies. </w:t>
      </w:r>
      <w:r w:rsidR="00852318">
        <w:t xml:space="preserve">O primeiro marcador genético a ser desenvolvido, 30 anos atrás, se aproveitava de variações nos sítios alvo de enzimas de restrição para criar </w:t>
      </w:r>
      <w:r w:rsidR="00852318">
        <w:rPr>
          <w:i/>
        </w:rPr>
        <w:t>fingerprints</w:t>
      </w:r>
      <w:r w:rsidR="00852318">
        <w:t xml:space="preserve"> genéticos e sã</w:t>
      </w:r>
      <w:r w:rsidR="00167617">
        <w:t>o usados até hoje na ciência forense</w:t>
      </w:r>
      <w:r w:rsidR="00852318">
        <w:t xml:space="preserve"> e </w:t>
      </w:r>
      <w:r w:rsidR="00167617">
        <w:t>em testes d</w:t>
      </w:r>
      <w:r w:rsidR="00852318">
        <w:t xml:space="preserve">e paternidade </w:t>
      </w:r>
      <w:r w:rsidR="00C90FE7">
        <w:fldChar w:fldCharType="begin"/>
      </w:r>
      <w:r w:rsidR="0045753F">
        <w:instrText xml:space="preserve"> ADDIN EN.CITE &lt;EndNote&gt;&lt;Cite&gt;&lt;Author&gt;Jeffreys&lt;/Author&gt;&lt;Year&gt;1985&lt;/Year&gt;&lt;RecNum&gt;200&lt;/RecNum&gt;&lt;DisplayText&gt;[10]&lt;/DisplayText&gt;&lt;record&gt;&lt;rec-number&gt;200&lt;/rec-number&gt;&lt;foreign-keys&gt;&lt;key app="EN" db-id="0v5ve0web5stsve0pag50fr9fesedfrdzd20"&gt;200&lt;/key&gt;&lt;/foreign-keys&gt;&lt;ref-type name="Journal Article"&gt;17&lt;/ref-type&gt;&lt;contributors&gt;&lt;authors&gt;&lt;author&gt;Jeffreys, A. J.&lt;/author&gt;&lt;author&gt;Wilson, V.&lt;/author&gt;&lt;author&gt;Thein, S. L.&lt;/author&gt;&lt;/authors&gt;&lt;/contributors&gt;&lt;titles&gt;&lt;title&gt;Hypervariable &amp;apos;minisatellite&amp;apos; regions in human DNA&lt;/title&gt;&lt;secondary-title&gt;Nature&lt;/secondary-title&gt;&lt;alt-title&gt;Nature&lt;/alt-title&gt;&lt;/titles&gt;&lt;pages&gt;67-73&lt;/pages&gt;&lt;volume&gt;314&lt;/volume&gt;&lt;number&gt;6006&lt;/number&gt;&lt;edition&gt;1985/03/07&lt;/edition&gt;&lt;keywords&gt;&lt;keyword&gt;Alleles&lt;/keyword&gt;&lt;keyword&gt;Base Sequence&lt;/keyword&gt;&lt;keyword&gt;DNA, Satellite/*genetics&lt;/keyword&gt;&lt;keyword&gt;Genetic Engineering&lt;/keyword&gt;&lt;keyword&gt;Genetic Variation&lt;/keyword&gt;&lt;keyword&gt;Heterozygote&lt;/keyword&gt;&lt;keyword&gt;Humans&lt;/keyword&gt;&lt;keyword&gt;Mutation&lt;/keyword&gt;&lt;keyword&gt;Nucleic Acid Hybridization&lt;/keyword&gt;&lt;keyword&gt;Pedigree&lt;/keyword&gt;&lt;keyword&gt;*Polymorphism, Genetic&lt;/keyword&gt;&lt;keyword&gt;Recombination, Genetic&lt;/keyword&gt;&lt;keyword&gt;*Repetitive Sequences, Nucleic Acid&lt;/keyword&gt;&lt;/keywords&gt;&lt;dates&gt;&lt;year&gt;1985&lt;/year&gt;&lt;pub-dates&gt;&lt;date&gt;Mar 7-13&lt;/date&gt;&lt;/pub-dates&gt;&lt;/dates&gt;&lt;isbn&gt;0028-0836 (Print)&amp;#xD;0028-0836 (Linking)&lt;/isbn&gt;&lt;accession-num&gt;3856104&lt;/accession-num&gt;&lt;work-type&gt;Research Support, Non-U.S. Gov&amp;apos;t&lt;/work-type&gt;&lt;urls&gt;&lt;related-urls&gt;&lt;url&gt;http://www.ncbi.nlm.nih.gov/pubmed/3856104&lt;/url&gt;&lt;/related-urls&gt;&lt;/urls&gt;&lt;language&gt;eng&lt;/language&gt;&lt;/record&gt;&lt;/Cite&gt;&lt;/EndNote&gt;</w:instrText>
      </w:r>
      <w:r w:rsidR="00C90FE7">
        <w:fldChar w:fldCharType="separate"/>
      </w:r>
      <w:r w:rsidR="0045753F">
        <w:rPr>
          <w:noProof/>
        </w:rPr>
        <w:t>[</w:t>
      </w:r>
      <w:hyperlink w:anchor="_ENREF_10" w:tooltip="Jeffreys, 1985 #200" w:history="1">
        <w:r w:rsidR="00B530C1">
          <w:rPr>
            <w:noProof/>
          </w:rPr>
          <w:t>10</w:t>
        </w:r>
      </w:hyperlink>
      <w:r w:rsidR="0045753F">
        <w:rPr>
          <w:noProof/>
        </w:rPr>
        <w:t>]</w:t>
      </w:r>
      <w:r w:rsidR="00C90FE7">
        <w:fldChar w:fldCharType="end"/>
      </w:r>
      <w:r w:rsidR="00167617">
        <w:t>.</w:t>
      </w:r>
      <w:r w:rsidR="00BD6986">
        <w:t xml:space="preserve"> </w:t>
      </w:r>
      <w:r w:rsidR="00167617">
        <w:t>Avanços nas técnicas de seque</w:t>
      </w:r>
      <w:r w:rsidR="00852318">
        <w:t>nciamento nos últimos 30 anos permitiram o desenvolvimento de div</w:t>
      </w:r>
      <w:r w:rsidR="00B2524D">
        <w:t>ersos novos marcadores genéticos</w:t>
      </w:r>
      <w:r w:rsidR="002C6629">
        <w:t>, como</w:t>
      </w:r>
      <w:r w:rsidR="00B2524D">
        <w:t xml:space="preserve"> microssatélites, polimorfismos de nucleotídeo único (SNP, </w:t>
      </w:r>
      <w:r w:rsidR="00B2524D">
        <w:rPr>
          <w:i/>
        </w:rPr>
        <w:t>single nucleotide polymorphism</w:t>
      </w:r>
      <w:r w:rsidR="00B2524D">
        <w:t xml:space="preserve">) e os locos anônimos (AL, </w:t>
      </w:r>
      <w:r w:rsidR="00B2524D" w:rsidRPr="00B2524D">
        <w:rPr>
          <w:i/>
        </w:rPr>
        <w:t>anonymous loci</w:t>
      </w:r>
      <w:r w:rsidR="00B2524D">
        <w:t xml:space="preserve">). </w:t>
      </w:r>
    </w:p>
    <w:p w:rsidR="00B648B3" w:rsidRDefault="00B648B3" w:rsidP="00B648B3">
      <w:pPr>
        <w:pStyle w:val="Ttulo3"/>
      </w:pPr>
      <w:bookmarkStart w:id="13" w:name="_Toc427363834"/>
      <w:r>
        <w:t xml:space="preserve">Utilidade dos marcadores </w:t>
      </w:r>
      <w:r w:rsidR="00B2524D">
        <w:t>genéticos</w:t>
      </w:r>
      <w:bookmarkEnd w:id="13"/>
    </w:p>
    <w:p w:rsidR="00B2524D" w:rsidRPr="00B2524D" w:rsidRDefault="00B2524D" w:rsidP="00B2524D">
      <w:r>
        <w:t>Os marcadores genéticos são ferramentas versáteis, sendo úteis em campos como a ciência forense, teste</w:t>
      </w:r>
      <w:r w:rsidR="00931C05">
        <w:t>s</w:t>
      </w:r>
      <w:r>
        <w:t xml:space="preserve"> de paternidade, </w:t>
      </w:r>
      <w:r w:rsidR="00931C05">
        <w:t xml:space="preserve">medicina personalizada e diagnóstica, </w:t>
      </w:r>
      <w:r>
        <w:t>genética de população, filogenia</w:t>
      </w:r>
      <w:r w:rsidR="00931C05">
        <w:t xml:space="preserve"> e agropecuária, entre outros.</w:t>
      </w:r>
    </w:p>
    <w:p w:rsidR="00B648B3" w:rsidRDefault="00B648B3" w:rsidP="00B648B3">
      <w:pPr>
        <w:pStyle w:val="Ttulo3"/>
      </w:pPr>
      <w:bookmarkStart w:id="14" w:name="_Toc427363835"/>
      <w:r>
        <w:t>Microssatélites</w:t>
      </w:r>
      <w:bookmarkEnd w:id="14"/>
    </w:p>
    <w:p w:rsidR="00931C05" w:rsidRPr="00931C05" w:rsidRDefault="00931C05" w:rsidP="00931C05">
      <w:r>
        <w:t xml:space="preserve">Um dos marcadores </w:t>
      </w:r>
      <w:r w:rsidRPr="00931C05">
        <w:t>gen</w:t>
      </w:r>
      <w:r>
        <w:t xml:space="preserve">éticos mais usados </w:t>
      </w:r>
      <w:r w:rsidR="00165E1D">
        <w:t>são os</w:t>
      </w:r>
      <w:r w:rsidR="00BD6986">
        <w:t xml:space="preserve"> </w:t>
      </w:r>
      <w:r w:rsidR="00165E1D">
        <w:t>m</w:t>
      </w:r>
      <w:r w:rsidRPr="00931C05">
        <w:t>icrossatélites</w:t>
      </w:r>
      <w:r w:rsidR="00BD6986">
        <w:t>, que são regiões hiper</w:t>
      </w:r>
      <w:r w:rsidR="00ED6414">
        <w:t>-</w:t>
      </w:r>
      <w:r w:rsidR="00BD6986">
        <w:t xml:space="preserve">variáveis compostas por repetições de pares de bases ou de motivos simples (como di-nucleotídeos). A diferenciação de organismos e populações é feita pela variação do tamanho </w:t>
      </w:r>
      <w:r w:rsidR="00ED6414">
        <w:t xml:space="preserve">desta região, que é obtida por meio de amplificação por PCR. Microssatélites são comumente conservados em espécies </w:t>
      </w:r>
      <w:r w:rsidR="00ED6414">
        <w:lastRenderedPageBreak/>
        <w:t>relacionadas, tornando possível a utilização do mesmo marcador para espécies do mesmo gênero.</w:t>
      </w:r>
    </w:p>
    <w:p w:rsidR="00B648B3" w:rsidRDefault="00B648B3" w:rsidP="00B648B3">
      <w:pPr>
        <w:pStyle w:val="Ttulo3"/>
      </w:pPr>
      <w:bookmarkStart w:id="15" w:name="_Toc427363836"/>
      <w:r>
        <w:t>SNPs</w:t>
      </w:r>
      <w:bookmarkEnd w:id="15"/>
    </w:p>
    <w:p w:rsidR="00165E1D" w:rsidRPr="00165E1D" w:rsidRDefault="00165E1D" w:rsidP="00165E1D">
      <w:r>
        <w:t>Outra classe de marcadores genéticos, os polimorfismos de nucleotídeos únicos (</w:t>
      </w:r>
      <w:r w:rsidR="00992C84">
        <w:rPr>
          <w:i/>
        </w:rPr>
        <w:t>Single Nucleotide</w:t>
      </w:r>
      <w:r w:rsidR="005531E3">
        <w:rPr>
          <w:i/>
        </w:rPr>
        <w:t xml:space="preserve"> Poly</w:t>
      </w:r>
      <w:r w:rsidR="005531E3" w:rsidRPr="005531E3">
        <w:rPr>
          <w:i/>
        </w:rPr>
        <w:t>morphism</w:t>
      </w:r>
      <w:r w:rsidR="005531E3">
        <w:t xml:space="preserve">, </w:t>
      </w:r>
      <w:r w:rsidRPr="005531E3">
        <w:t>SNPs</w:t>
      </w:r>
      <w:r>
        <w:t>) sã</w:t>
      </w:r>
      <w:r w:rsidR="00B3097E">
        <w:t>o variações de uma única base</w:t>
      </w:r>
      <w:r w:rsidR="00992C84">
        <w:t>presentes em pelo menos 1% da população</w:t>
      </w:r>
      <w:r w:rsidR="00B3097E">
        <w:t xml:space="preserve">. </w:t>
      </w:r>
      <w:r w:rsidR="00F71170">
        <w:t>Estes marcadores são muito usados em estudos de associação genômi</w:t>
      </w:r>
      <w:r w:rsidR="007A0256">
        <w:t xml:space="preserve">ca, onde se busca correlacionar a variação genotípica com características fenotípicas. </w:t>
      </w:r>
      <w:r w:rsidR="00992C84">
        <w:t>O baixo custo para predição de SNPs, d</w:t>
      </w:r>
      <w:r w:rsidR="00811414">
        <w:t>ecorrente das técnicas de piros</w:t>
      </w:r>
      <w:r w:rsidR="00992C84">
        <w:t xml:space="preserve">equenciamento </w:t>
      </w:r>
      <w:r w:rsidR="00C90FE7">
        <w:fldChar w:fldCharType="begin"/>
      </w:r>
      <w:r w:rsidR="0045753F">
        <w:instrText xml:space="preserve"> ADDIN EN.CITE &lt;EndNote&gt;&lt;Cite&gt;&lt;Author&gt;Ahmadian&lt;/Author&gt;&lt;Year&gt;2000&lt;/Year&gt;&lt;RecNum&gt;249&lt;/RecNum&gt;&lt;DisplayText&gt;[11]&lt;/DisplayText&gt;&lt;record&gt;&lt;rec-number&gt;249&lt;/rec-number&gt;&lt;foreign-keys&gt;&lt;key app="EN" db-id="0v5ve0web5stsve0pag50fr9fesedfrdzd20"&gt;249&lt;/key&gt;&lt;/foreign-keys&gt;&lt;ref-type name="Journal Article"&gt;17&lt;/ref-type&gt;&lt;contributors&gt;&lt;authors&gt;&lt;author&gt;Ahmadian, A.&lt;/author&gt;&lt;author&gt;Gharizadeh, B.&lt;/author&gt;&lt;author&gt;Gustafsson, A. C.&lt;/author&gt;&lt;author&gt;Sterky, F.&lt;/author&gt;&lt;author&gt;Nyren, P.&lt;/author&gt;&lt;author&gt;Uhlen, M.&lt;/author&gt;&lt;author&gt;Lundeberg, J.&lt;/author&gt;&lt;/authors&gt;&lt;/contributors&gt;&lt;auth-address&gt;Department of Biotechnology, The Royal Institute of Technology (KTH), Stockholm, Sweden.&lt;/auth-address&gt;&lt;titles&gt;&lt;title&gt;Single-nucleotide polymorphism analysis by pyrosequencing&lt;/title&gt;&lt;secondary-title&gt;Anal Biochem&lt;/secondary-title&gt;&lt;alt-title&gt;Analytical biochemistry&lt;/alt-title&gt;&lt;/titles&gt;&lt;pages&gt;103-10&lt;/pages&gt;&lt;volume&gt;280&lt;/volume&gt;&lt;number&gt;1&lt;/number&gt;&lt;edition&gt;2000/05/11&lt;/edition&gt;&lt;keywords&gt;&lt;keyword&gt;Base Sequence&lt;/keyword&gt;&lt;keyword&gt;Codon&lt;/keyword&gt;&lt;keyword&gt;DNA Primers&lt;/keyword&gt;&lt;keyword&gt;Humans&lt;/keyword&gt;&lt;keyword&gt;Loss of Heterozygosity&lt;/keyword&gt;&lt;keyword&gt;Polymerase Chain Reaction&lt;/keyword&gt;&lt;keyword&gt;*Polymorphism, Single Nucleotide&lt;/keyword&gt;&lt;keyword&gt;Sequence Analysis, DNA/*methods&lt;/keyword&gt;&lt;/keywords&gt;&lt;dates&gt;&lt;year&gt;2000&lt;/year&gt;&lt;pub-dates&gt;&lt;date&gt;Apr 10&lt;/date&gt;&lt;/pub-dates&gt;&lt;/dates&gt;&lt;isbn&gt;0003-2697 (Print)&amp;#xD;0003-2697 (Linking)&lt;/isbn&gt;&lt;accession-num&gt;10805527&lt;/accession-num&gt;&lt;urls&gt;&lt;related-urls&gt;&lt;url&gt;http://www.ncbi.nlm.nih.gov/pubmed/10805527&lt;/url&gt;&lt;/related-urls&gt;&lt;/urls&gt;&lt;electronic-resource-num&gt;10.1006/abio.2000.4493&lt;/electronic-resource-num&gt;&lt;language&gt;eng&lt;/language&gt;&lt;/record&gt;&lt;/Cite&gt;&lt;/EndNote&gt;</w:instrText>
      </w:r>
      <w:r w:rsidR="00C90FE7">
        <w:fldChar w:fldCharType="separate"/>
      </w:r>
      <w:r w:rsidR="0045753F">
        <w:rPr>
          <w:noProof/>
        </w:rPr>
        <w:t>[</w:t>
      </w:r>
      <w:hyperlink w:anchor="_ENREF_11" w:tooltip="Ahmadian, 2000 #249" w:history="1">
        <w:r w:rsidR="00B530C1">
          <w:rPr>
            <w:noProof/>
          </w:rPr>
          <w:t>11</w:t>
        </w:r>
      </w:hyperlink>
      <w:r w:rsidR="0045753F">
        <w:rPr>
          <w:noProof/>
        </w:rPr>
        <w:t>]</w:t>
      </w:r>
      <w:r w:rsidR="00C90FE7">
        <w:fldChar w:fldCharType="end"/>
      </w:r>
      <w:r w:rsidR="00ED6414">
        <w:t xml:space="preserve"> </w:t>
      </w:r>
      <w:r w:rsidR="00A07548">
        <w:t>facilitou o desenvolvimento de bibliotecas contendo milhões de SNPs. TERMINAR</w:t>
      </w:r>
    </w:p>
    <w:p w:rsidR="00B648B3" w:rsidRDefault="003E36D9" w:rsidP="00B648B3">
      <w:pPr>
        <w:pStyle w:val="Ttulo3"/>
      </w:pPr>
      <w:bookmarkStart w:id="16" w:name="_Toc427363837"/>
      <w:r>
        <w:t>Locos anônimos</w:t>
      </w:r>
      <w:bookmarkEnd w:id="16"/>
    </w:p>
    <w:p w:rsidR="00165E1D" w:rsidRDefault="00165E1D" w:rsidP="00165E1D">
      <w:r>
        <w:t xml:space="preserve">Locos anônimos (ALs), os marcadores de interesse neste trabalho, são regiões não codificantes com </w:t>
      </w:r>
      <w:r w:rsidR="00167617">
        <w:t>características</w:t>
      </w:r>
      <w:r>
        <w:t xml:space="preserve"> ideais para estudos de genética de população e filogenia. Essas </w:t>
      </w:r>
      <w:r w:rsidR="00167617">
        <w:t>características</w:t>
      </w:r>
      <w:r>
        <w:t xml:space="preserve"> são:</w:t>
      </w:r>
    </w:p>
    <w:p w:rsidR="00165E1D" w:rsidRDefault="00165E1D" w:rsidP="00165E1D">
      <w:pPr>
        <w:pStyle w:val="PargrafodaLista"/>
        <w:numPr>
          <w:ilvl w:val="0"/>
          <w:numId w:val="4"/>
        </w:numPr>
      </w:pPr>
      <w:r>
        <w:t xml:space="preserve">Cópia única no </w:t>
      </w:r>
      <w:r w:rsidR="00167617">
        <w:t>genoma</w:t>
      </w:r>
      <w:r>
        <w:t>;</w:t>
      </w:r>
    </w:p>
    <w:p w:rsidR="00165E1D" w:rsidRDefault="00165E1D" w:rsidP="00165E1D">
      <w:pPr>
        <w:pStyle w:val="PargrafodaLista"/>
        <w:numPr>
          <w:ilvl w:val="0"/>
          <w:numId w:val="4"/>
        </w:numPr>
      </w:pPr>
      <w:r>
        <w:t>Sob seleção neutra;</w:t>
      </w:r>
    </w:p>
    <w:p w:rsidR="00165E1D" w:rsidRDefault="00165E1D" w:rsidP="000477A3">
      <w:pPr>
        <w:pStyle w:val="PargrafodaLista"/>
        <w:numPr>
          <w:ilvl w:val="0"/>
          <w:numId w:val="4"/>
        </w:numPr>
      </w:pPr>
      <w:r>
        <w:t>Segregação independente.</w:t>
      </w:r>
    </w:p>
    <w:p w:rsidR="00D765C9" w:rsidRDefault="00AF4231" w:rsidP="00B3097E">
      <w:r>
        <w:t>As t</w:t>
      </w:r>
      <w:r w:rsidR="00B3097E">
        <w:t>écnicas mais comumente usadas</w:t>
      </w:r>
      <w:r>
        <w:t xml:space="preserve"> para descrição de ALs são baseadas na amplificação por PCR e sequenciamento de regiões aleat</w:t>
      </w:r>
      <w:r w:rsidR="00B3097E">
        <w:t xml:space="preserve">órias do genoma e, portanto, produzem marcadores que possivelmente estão associados </w:t>
      </w:r>
      <w:r w:rsidR="00167617">
        <w:t>a</w:t>
      </w:r>
      <w:r w:rsidR="00B3097E">
        <w:t xml:space="preserve"> genes. Considerando que aproximadamente 90%</w:t>
      </w:r>
      <w:r w:rsidR="0045753F">
        <w:t>-</w:t>
      </w:r>
      <w:r w:rsidR="002F01FA">
        <w:t>95%</w:t>
      </w:r>
      <w:r w:rsidR="00B3097E">
        <w:t xml:space="preserve"> do genoma </w:t>
      </w:r>
      <w:r w:rsidR="002F01FA">
        <w:t xml:space="preserve">humano </w:t>
      </w:r>
      <w:r w:rsidR="00724E96">
        <w:t xml:space="preserve">é não codificante </w:t>
      </w:r>
      <w:r w:rsidR="00C90FE7">
        <w:fldChar w:fldCharType="begin"/>
      </w:r>
      <w:r w:rsidR="0045753F">
        <w:instrText xml:space="preserve"> ADDIN EN.CITE &lt;EndNote&gt;&lt;Cite&gt;&lt;Author&gt;Rands&lt;/Author&gt;&lt;Year&gt;2014&lt;/Year&gt;&lt;RecNum&gt;237&lt;/RecNum&gt;&lt;DisplayText&gt;[12]&lt;/DisplayText&gt;&lt;record&gt;&lt;rec-number&gt;237&lt;/rec-number&gt;&lt;foreign-keys&gt;&lt;key app="EN" db-id="0v5ve0web5stsve0pag50fr9fesedfrdzd20"&gt;237&lt;/key&gt;&lt;/foreign-keys&gt;&lt;ref-type name="Journal Article"&gt;17&lt;/ref-type&gt;&lt;contributors&gt;&lt;authors&gt;&lt;author&gt;Rands, C. M.&lt;/author&gt;&lt;author&gt;Meader, S.&lt;/author&gt;&lt;author&gt;Ponting, C. P.&lt;/author&gt;&lt;author&gt;Lunter, G.&lt;/author&gt;&lt;/authors&gt;&lt;/contributors&gt;&lt;auth-address&gt;MRC Functional Genomics Unit, Department of Physiology, Anatomy, and Genetics, University of Oxford, Oxford, United Kingdom.&amp;#xD;Wellcome Trust Centre for Human Genetics, University of Oxford, Oxford, United Kingdom.&lt;/auth-address&gt;&lt;titles&gt;&lt;title&gt;8.2% of the Human genome is constrained: variation in rates of turnover across functional element classes in the human lineage&lt;/title&gt;&lt;secondary-title&gt;PLoS Genet&lt;/secondary-title&gt;&lt;alt-title&gt;PLoS genetics&lt;/alt-title&gt;&lt;/titles&gt;&lt;pages&gt;e1004525&lt;/pages&gt;&lt;volume&gt;10&lt;/volume&gt;&lt;number&gt;7&lt;/number&gt;&lt;edition&gt;2014/07/25&lt;/edition&gt;&lt;keywords&gt;&lt;keyword&gt;Animals&lt;/keyword&gt;&lt;keyword&gt;Base Sequence&lt;/keyword&gt;&lt;keyword&gt;Conserved Sequence/*genetics&lt;/keyword&gt;&lt;keyword&gt;*Evolution, Molecular&lt;/keyword&gt;&lt;keyword&gt;*Genome, Human&lt;/keyword&gt;&lt;keyword&gt;Hominidae&lt;/keyword&gt;&lt;keyword&gt;Humans&lt;/keyword&gt;&lt;keyword&gt;Mice&lt;/keyword&gt;&lt;keyword&gt;Open Reading Frames&lt;/keyword&gt;&lt;keyword&gt;Sequence Alignment&lt;/keyword&gt;&lt;keyword&gt;Sequence Deletion/*genetics&lt;/keyword&gt;&lt;keyword&gt;Species Specificity&lt;/keyword&gt;&lt;/keywords&gt;&lt;dates&gt;&lt;year&gt;2014&lt;/year&gt;&lt;pub-dates&gt;&lt;date&gt;Jul&lt;/date&gt;&lt;/pub-dates&gt;&lt;/dates&gt;&lt;isbn&gt;1553-7404 (Electronic)&amp;#xD;1553-7390 (Linking)&lt;/isbn&gt;&lt;accession-num&gt;25057982&lt;/accession-num&gt;&lt;work-type&gt;Research Support, Non-U.S. Gov&amp;apos;t&lt;/work-type&gt;&lt;urls&gt;&lt;related-urls&gt;&lt;url&gt;http://www.ncbi.nlm.nih.gov/pubmed/25057982&lt;/url&gt;&lt;/related-urls&gt;&lt;/urls&gt;&lt;custom2&gt;4109858&lt;/custom2&gt;&lt;electronic-resource-num&gt;10.1371/journal.pgen.1004525&lt;/electronic-resource-num&gt;&lt;language&gt;eng&lt;/language&gt;&lt;/record&gt;&lt;/Cite&gt;&lt;/EndNote&gt;</w:instrText>
      </w:r>
      <w:r w:rsidR="00C90FE7">
        <w:fldChar w:fldCharType="separate"/>
      </w:r>
      <w:r w:rsidR="0045753F">
        <w:rPr>
          <w:noProof/>
        </w:rPr>
        <w:t>[</w:t>
      </w:r>
      <w:hyperlink w:anchor="_ENREF_12" w:tooltip="Rands, 2014 #237" w:history="1">
        <w:r w:rsidR="00B530C1">
          <w:rPr>
            <w:noProof/>
          </w:rPr>
          <w:t>12</w:t>
        </w:r>
      </w:hyperlink>
      <w:r w:rsidR="0045753F">
        <w:rPr>
          <w:noProof/>
        </w:rPr>
        <w:t>]</w:t>
      </w:r>
      <w:r w:rsidR="00C90FE7">
        <w:fldChar w:fldCharType="end"/>
      </w:r>
      <w:r w:rsidR="007869F4">
        <w:t>, é esperado que por volta de 10% dos</w:t>
      </w:r>
      <w:r w:rsidR="00B3097E">
        <w:t xml:space="preserve"> locos retirados de regiões amplificadas aleatoriamente</w:t>
      </w:r>
      <w:r w:rsidR="008A2CD6">
        <w:t xml:space="preserve"> estejam em regiões gênicas. </w:t>
      </w:r>
      <w:r w:rsidR="00D765C9">
        <w:t xml:space="preserve">Uma fração ainda maior pode estar em regiões regulatórias próximas a </w:t>
      </w:r>
      <w:r w:rsidR="00167617">
        <w:t>estes genes</w:t>
      </w:r>
      <w:r w:rsidR="00D765C9">
        <w:t xml:space="preserve">, sujeita a seleção não-neutra. </w:t>
      </w:r>
      <w:r w:rsidR="008A2CD6">
        <w:t>Estes marcadores</w:t>
      </w:r>
      <w:r w:rsidR="00ED6414">
        <w:t xml:space="preserve"> </w:t>
      </w:r>
      <w:r w:rsidR="008A2CD6">
        <w:t>requerem curadoria man</w:t>
      </w:r>
      <w:r w:rsidR="000D6A7C">
        <w:t>ual para filtragem dos fragmentos amplificados localizados em regiões</w:t>
      </w:r>
      <w:r w:rsidR="00ED6414">
        <w:t xml:space="preserve"> </w:t>
      </w:r>
      <w:r w:rsidR="000D6A7C">
        <w:t>codificantes</w:t>
      </w:r>
      <w:r w:rsidR="008A2CD6">
        <w:t xml:space="preserve"> após seu sequenciamento, o que traz uma dificuldade maior para o desenvolvimento de um número expressivo de marcadores</w:t>
      </w:r>
      <w:r w:rsidR="00B3097E">
        <w:t>.</w:t>
      </w:r>
      <w:r w:rsidR="008A2CD6">
        <w:t xml:space="preserve"> Por ser uma técnica </w:t>
      </w:r>
      <w:r w:rsidR="00167617">
        <w:t>árdua</w:t>
      </w:r>
      <w:r w:rsidR="008A2CD6">
        <w:t>, muitos estudos usam por volta de 10 a 50</w:t>
      </w:r>
      <w:r w:rsidR="00DB7EDF">
        <w:t xml:space="preserve"> </w:t>
      </w:r>
      <w:r w:rsidR="00D765C9">
        <w:t>locos</w:t>
      </w:r>
      <w:r w:rsidR="00DB7EDF">
        <w:t xml:space="preserve"> </w:t>
      </w:r>
      <w:r w:rsidR="00C90FE7">
        <w:fldChar w:fldCharType="begin">
          <w:fldData xml:space="preserve">PEVuZE5vdGU+PENpdGU+PEF1dGhvcj5KZW5uaW5nczwvQXV0aG9yPjxZZWFyPjIwMDU8L1llYXI+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==
</w:fldData>
        </w:fldChar>
      </w:r>
      <w:r w:rsidR="0045753F">
        <w:instrText xml:space="preserve"> ADDIN EN.CITE </w:instrText>
      </w:r>
      <w:r w:rsidR="00C90FE7">
        <w:fldChar w:fldCharType="begin">
          <w:fldData xml:space="preserve">PEVuZE5vdGU+PENpdGU+PEF1dGhvcj5KZW5uaW5nczwvQXV0aG9yPjxZZWFyPjIwMDU8L1llYXI+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==
</w:fldData>
        </w:fldChar>
      </w:r>
      <w:r w:rsidR="0045753F">
        <w:instrText xml:space="preserve"> ADDIN EN.CITE.DATA </w:instrText>
      </w:r>
      <w:r w:rsidR="00C90FE7">
        <w:fldChar w:fldCharType="end"/>
      </w:r>
      <w:r w:rsidR="00C90FE7">
        <w:fldChar w:fldCharType="separate"/>
      </w:r>
      <w:r w:rsidR="0045753F">
        <w:rPr>
          <w:noProof/>
        </w:rPr>
        <w:t>[</w:t>
      </w:r>
      <w:hyperlink w:anchor="_ENREF_13" w:tooltip="Jennings, 2005 #238" w:history="1">
        <w:r w:rsidR="00B530C1">
          <w:rPr>
            <w:noProof/>
          </w:rPr>
          <w:t>13-15</w:t>
        </w:r>
      </w:hyperlink>
      <w:r w:rsidR="0045753F">
        <w:rPr>
          <w:noProof/>
        </w:rPr>
        <w:t>]</w:t>
      </w:r>
      <w:r w:rsidR="00C90FE7">
        <w:fldChar w:fldCharType="end"/>
      </w:r>
      <w:r w:rsidR="008A2CD6">
        <w:t>.</w:t>
      </w:r>
    </w:p>
    <w:p w:rsidR="00B3097E" w:rsidRDefault="00B3097E" w:rsidP="00B3097E">
      <w:r>
        <w:t>L</w:t>
      </w:r>
      <w:r w:rsidR="00472F62">
        <w:t>ocos anônimos apresentam diversas</w:t>
      </w:r>
      <w:r>
        <w:t xml:space="preserve"> vantagens sobre marcadores conv</w:t>
      </w:r>
      <w:r w:rsidR="00167617">
        <w:t>encionais como SNPs e microssaté</w:t>
      </w:r>
      <w:r>
        <w:t>lites.</w:t>
      </w:r>
      <w:r w:rsidR="00472F62">
        <w:t xml:space="preserve"> Primeiramente, são marcadores mais </w:t>
      </w:r>
      <w:r w:rsidR="00472F62">
        <w:lastRenderedPageBreak/>
        <w:t xml:space="preserve">informativos, pelo simples fato de serem maiores em número de bases. Os fragmentos sequenciados costumam ter em torno de 1kb, muito maiores que os 100-500bp dos microssatélites ou 1bp dos SNPs. Esta vantagem também faz com que este marcador possa ser usado numa </w:t>
      </w:r>
      <w:r w:rsidR="00167617">
        <w:t>extensão</w:t>
      </w:r>
      <w:r w:rsidR="00472F62">
        <w:t xml:space="preserve"> maior de tempo de divergência entre espécies</w:t>
      </w:r>
      <w:r w:rsidR="00E24F80">
        <w:t xml:space="preserve"> enquanto que</w:t>
      </w:r>
      <w:r w:rsidR="00472F62">
        <w:t xml:space="preserve"> técnicas baseadas em microssatélites são muito efetivas para análise populacional, mas falham em estudos que envolvem espécies diferentes</w:t>
      </w:r>
      <w:r w:rsidR="00E24F80">
        <w:t xml:space="preserve"> por variações na região de ligação do </w:t>
      </w:r>
      <w:r w:rsidR="00E24F80" w:rsidRPr="00E24F80">
        <w:rPr>
          <w:i/>
        </w:rPr>
        <w:t>primer</w:t>
      </w:r>
      <w:r w:rsidR="00C90FE7">
        <w:fldChar w:fldCharType="begin"/>
      </w:r>
      <w:r w:rsidR="0045753F">
        <w:instrText xml:space="preserve"> ADDIN EN.CITE &lt;EndNote&gt;&lt;Cite&gt;&lt;Author&gt;Jarne&lt;/Author&gt;&lt;Year&gt;1996&lt;/Year&gt;&lt;RecNum&gt;225&lt;/RecNum&gt;&lt;DisplayText&gt;[16]&lt;/DisplayText&gt;&lt;record&gt;&lt;rec-number&gt;225&lt;/rec-number&gt;&lt;foreign-keys&gt;&lt;key app="EN" db-id="0v5ve0web5stsve0pag50fr9fesedfrdzd20"&gt;225&lt;/key&gt;&lt;/foreign-keys&gt;&lt;ref-type name="Journal Article"&gt;17&lt;/ref-type&gt;&lt;contributors&gt;&lt;authors&gt;&lt;author&gt;Jarne, P.&lt;/author&gt;&lt;author&gt;Lagoda, P. J.&lt;/author&gt;&lt;/authors&gt;&lt;/contributors&gt;&lt;auth-address&gt;Philippe Jarne is at Genetique et Environnernent - CC 065, ISEM, Universite Montpellier II, Place Bataillon, F-34095 Montpellier Cedex 5, France.&lt;/auth-address&gt;&lt;titles&gt;&lt;title&gt;Microsatellites, from molecules to populations and back&lt;/title&gt;&lt;secondary-title&gt;Trends Ecol Evol&lt;/secondary-title&gt;&lt;alt-title&gt;Trends in ecology &amp;amp; evolution&lt;/alt-title&gt;&lt;/titles&gt;&lt;pages&gt;424-9&lt;/pages&gt;&lt;volume&gt;11&lt;/volume&gt;&lt;number&gt;10&lt;/number&gt;&lt;edition&gt;1996/10/01&lt;/edition&gt;&lt;dates&gt;&lt;year&gt;1996&lt;/year&gt;&lt;pub-dates&gt;&lt;date&gt;Oct&lt;/date&gt;&lt;/pub-dates&gt;&lt;/dates&gt;&lt;isbn&gt;0169-5347 (Print)&amp;#xD;0169-5347 (Linking)&lt;/isbn&gt;&lt;accession-num&gt;21237902&lt;/accession-num&gt;&lt;urls&gt;&lt;related-urls&gt;&lt;url&gt;http://www.ncbi.nlm.nih.gov/pubmed/21237902&lt;/url&gt;&lt;/related-urls&gt;&lt;/urls&gt;&lt;language&gt;eng&lt;/language&gt;&lt;/record&gt;&lt;/Cite&gt;&lt;/EndNote&gt;</w:instrText>
      </w:r>
      <w:r w:rsidR="00C90FE7">
        <w:fldChar w:fldCharType="separate"/>
      </w:r>
      <w:r w:rsidR="0045753F">
        <w:rPr>
          <w:noProof/>
        </w:rPr>
        <w:t>[</w:t>
      </w:r>
      <w:hyperlink w:anchor="_ENREF_16" w:tooltip="Jarne, 1996 #225" w:history="1">
        <w:r w:rsidR="00B530C1">
          <w:rPr>
            <w:noProof/>
          </w:rPr>
          <w:t>16</w:t>
        </w:r>
      </w:hyperlink>
      <w:r w:rsidR="0045753F">
        <w:rPr>
          <w:noProof/>
        </w:rPr>
        <w:t>]</w:t>
      </w:r>
      <w:r w:rsidR="00C90FE7">
        <w:fldChar w:fldCharType="end"/>
      </w:r>
      <w:r w:rsidR="00E24F80">
        <w:t>.</w:t>
      </w:r>
    </w:p>
    <w:p w:rsidR="00E24F80" w:rsidRPr="001D688B" w:rsidRDefault="00E24F80" w:rsidP="00B3097E">
      <w:r>
        <w:t xml:space="preserve">Outra vantagem </w:t>
      </w:r>
      <w:r w:rsidR="00A07548">
        <w:t xml:space="preserve">é a presença de diversos tipos de variação, como substituição, deleção e inserção, no mesmo marcador, permitindo a estimativa mais precisa para </w:t>
      </w:r>
      <w:r w:rsidR="00811414">
        <w:t>parâmetros</w:t>
      </w:r>
      <w:r w:rsidR="00A07548">
        <w:t xml:space="preserve"> de taxa de mutação.</w:t>
      </w:r>
      <w:r w:rsidR="00D82A84">
        <w:t xml:space="preserve"> Por outro lado, ALs são mais </w:t>
      </w:r>
      <w:r w:rsidR="00811414">
        <w:t>difíceis de</w:t>
      </w:r>
      <w:r w:rsidR="00226B68">
        <w:t xml:space="preserve"> obter, sãomenos </w:t>
      </w:r>
      <w:r w:rsidR="00D82A84">
        <w:t xml:space="preserve">eficientes </w:t>
      </w:r>
      <w:r w:rsidR="00226B68">
        <w:t xml:space="preserve">que marcadores gênicos </w:t>
      </w:r>
      <w:r w:rsidR="00D82A84">
        <w:t xml:space="preserve">para espécies distantes </w:t>
      </w:r>
      <w:r w:rsidR="00226B68">
        <w:t>e não tem utilização tão difundida quanto SNPs ou microssatélites.</w:t>
      </w:r>
    </w:p>
    <w:p w:rsidR="00B648B3" w:rsidRPr="00B648B3" w:rsidRDefault="00B648B3" w:rsidP="00B648B3">
      <w:pPr>
        <w:pStyle w:val="Ttulo4"/>
      </w:pPr>
      <w:r>
        <w:t xml:space="preserve">Estado da arte na descoberta e descrição de </w:t>
      </w:r>
      <w:r w:rsidR="003E36D9">
        <w:t>locos anônimos</w:t>
      </w:r>
    </w:p>
    <w:p w:rsidR="0047300C" w:rsidRDefault="000477A3" w:rsidP="0047300C">
      <w:r>
        <w:t>T</w:t>
      </w:r>
      <w:r w:rsidR="00AC5AB3">
        <w:t xml:space="preserve">écnicas </w:t>
      </w:r>
      <w:r>
        <w:rPr>
          <w:i/>
        </w:rPr>
        <w:t xml:space="preserve">in </w:t>
      </w:r>
      <w:r w:rsidRPr="00167617">
        <w:rPr>
          <w:i/>
        </w:rPr>
        <w:t>silico</w:t>
      </w:r>
      <w:r>
        <w:t xml:space="preserve"> para </w:t>
      </w:r>
      <w:r w:rsidR="00AC5AB3">
        <w:t xml:space="preserve">descoberta de </w:t>
      </w:r>
      <w:r w:rsidR="00DF1E1E">
        <w:t xml:space="preserve">locos anônimos </w:t>
      </w:r>
      <w:r w:rsidR="00AF4231">
        <w:t xml:space="preserve">em dados de NGS </w:t>
      </w:r>
      <w:r>
        <w:t xml:space="preserve">são um desenvolvimento recente </w:t>
      </w:r>
      <w:r w:rsidR="00C90FE7">
        <w:fldChar w:fldCharType="begin"/>
      </w:r>
      <w:r w:rsidR="0045753F">
        <w:instrText xml:space="preserve"> ADDIN EN.CITE &lt;EndNote&gt;&lt;Cite&gt;&lt;Author&gt;Bertozzi&lt;/Author&gt;&lt;Year&gt;2012&lt;/Year&gt;&lt;RecNum&gt;224&lt;/RecNum&gt;&lt;DisplayText&gt;[17]&lt;/DisplayText&gt;&lt;record&gt;&lt;rec-number&gt;224&lt;/rec-number&gt;&lt;foreign-keys&gt;&lt;key app="EN" db-id="0v5ve0web5stsve0pag50fr9fesedfrdzd20"&gt;224&lt;/key&gt;&lt;/foreign-keys&gt;&lt;ref-type name="Journal Article"&gt;17&lt;/ref-type&gt;&lt;contributors&gt;&lt;authors&gt;&lt;author&gt;Bertozzi, T.&lt;/author&gt;&lt;author&gt;Sanders, K. L.&lt;/author&gt;&lt;author&gt;Sistrom, M. J.&lt;/author&gt;&lt;author&gt;Gardner, M. G.&lt;/author&gt;&lt;/authors&gt;&lt;/contributors&gt;&lt;auth-address&gt;Evolutionary Biology Unit, South Australian Museum, North Terrace, Adelaide, SA 5000, Australia. terry.bertozzi@samuseum.sa.gov.au&lt;/auth-address&gt;&lt;titles&gt;&lt;title&gt;Anonymous nuclear loci in non-model organisms: making the most of high-throughput genome surveys&lt;/title&gt;&lt;secondary-title&gt;Bioinformatics&lt;/secondary-title&gt;&lt;/titles&gt;&lt;pages&gt;1807-10&lt;/pages&gt;&lt;volume&gt;28&lt;/volume&gt;&lt;number&gt;14&lt;/number&gt;&lt;edition&gt;2012/05/15&lt;/edition&gt;&lt;keywords&gt;&lt;keyword&gt;Animals&lt;/keyword&gt;&lt;keyword&gt;Cell Nucleus/genetics&lt;/keyword&gt;&lt;keyword&gt;Computational Biology/*methods&lt;/keyword&gt;&lt;keyword&gt;Gene Library&lt;/keyword&gt;&lt;keyword&gt;*Genetic Loci&lt;/keyword&gt;&lt;keyword&gt;Genomics/*methods&lt;/keyword&gt;&lt;keyword&gt;Reptiles/genetics&lt;/keyword&gt;&lt;keyword&gt;Sequence Analysis, DNA/*methods&lt;/keyword&gt;&lt;/keywords&gt;&lt;dates&gt;&lt;year&gt;2012&lt;/year&gt;&lt;pub-dates&gt;&lt;date&gt;Jul 15&lt;/date&gt;&lt;/pub-dates&gt;&lt;/dates&gt;&lt;isbn&gt;1367-4811 (Electronic)&amp;#xD;1367-4803 (Linking)&lt;/isbn&gt;&lt;accession-num&gt;22581180&lt;/accession-num&gt;&lt;work-type&gt;Research Support, Non-U.S. Gov&amp;apos;t&lt;/work-type&gt;&lt;urls&gt;&lt;related-urls&gt;&lt;url&gt;http://www.ncbi.nlm.nih.gov/pubmed/22581180&lt;/url&gt;&lt;/related-urls&gt;&lt;/urls&gt;&lt;electronic-resource-num&gt;10.1093/bioinformatics/bts284&lt;/electronic-resource-num&gt;&lt;language&gt;eng&lt;/language&gt;&lt;/record&gt;&lt;/Cite&gt;&lt;/EndNote&gt;</w:instrText>
      </w:r>
      <w:r w:rsidR="00C90FE7">
        <w:fldChar w:fldCharType="separate"/>
      </w:r>
      <w:r w:rsidR="0045753F">
        <w:rPr>
          <w:noProof/>
        </w:rPr>
        <w:t>[</w:t>
      </w:r>
      <w:hyperlink w:anchor="_ENREF_17" w:tooltip="Bertozzi, 2012 #224" w:history="1">
        <w:r w:rsidR="00B530C1">
          <w:rPr>
            <w:noProof/>
          </w:rPr>
          <w:t>17</w:t>
        </w:r>
      </w:hyperlink>
      <w:r w:rsidR="0045753F">
        <w:rPr>
          <w:noProof/>
        </w:rPr>
        <w:t>]</w:t>
      </w:r>
      <w:r w:rsidR="00C90FE7">
        <w:fldChar w:fldCharType="end"/>
      </w:r>
      <w:r>
        <w:t xml:space="preserve">, porém ainda não existem técnicas que permitam garantir que estes marcadores não estejam associados a regiões sob </w:t>
      </w:r>
      <w:r w:rsidR="00724E96">
        <w:t xml:space="preserve">seleção ou de cópia única. O presente </w:t>
      </w:r>
      <w:r>
        <w:t>trabalho apresenta uma nova solução para estes problemas, se aproveitando da disponibilidade de genomas completos em bancos de dados na internet.</w:t>
      </w:r>
    </w:p>
    <w:p w:rsidR="00F24072" w:rsidRDefault="00724E96" w:rsidP="0047300C">
      <w:r>
        <w:t>TERMINAR (</w:t>
      </w:r>
      <w:r w:rsidR="00F24072">
        <w:t xml:space="preserve">Falar do </w:t>
      </w:r>
      <w:r w:rsidR="00C90FE7">
        <w:fldChar w:fldCharType="begin">
          <w:fldData xml:space="preserve">PEVuZE5vdGU+PENpdGU+PEF1dGhvcj5UaG9tc29uPC9BdXRob3I+PFllYXI+MjAwODwvWWVhcj48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</w:fldData>
        </w:fldChar>
      </w:r>
      <w:r w:rsidR="0045753F">
        <w:instrText xml:space="preserve"> ADDIN EN.CITE </w:instrText>
      </w:r>
      <w:r w:rsidR="00C90FE7">
        <w:fldChar w:fldCharType="begin">
          <w:fldData xml:space="preserve">PEVuZE5vdGU+PENpdGU+PEF1dGhvcj5UaG9tc29uPC9BdXRob3I+PFllYXI+MjAwODwvWWVhcj48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</w:fldData>
        </w:fldChar>
      </w:r>
      <w:r w:rsidR="0045753F">
        <w:instrText xml:space="preserve"> ADDIN EN.CITE.DATA </w:instrText>
      </w:r>
      <w:r w:rsidR="00C90FE7">
        <w:fldChar w:fldCharType="end"/>
      </w:r>
      <w:r w:rsidR="00C90FE7">
        <w:fldChar w:fldCharType="separate"/>
      </w:r>
      <w:r w:rsidR="0045753F">
        <w:rPr>
          <w:noProof/>
        </w:rPr>
        <w:t>[</w:t>
      </w:r>
      <w:hyperlink w:anchor="_ENREF_18" w:tooltip="Thomson, 2008 #240" w:history="1">
        <w:r w:rsidR="00B530C1">
          <w:rPr>
            <w:noProof/>
          </w:rPr>
          <w:t>18</w:t>
        </w:r>
      </w:hyperlink>
      <w:r w:rsidR="0045753F">
        <w:rPr>
          <w:noProof/>
        </w:rPr>
        <w:t>]</w:t>
      </w:r>
      <w:r w:rsidR="00C90FE7">
        <w:fldChar w:fldCharType="end"/>
      </w:r>
      <w:r w:rsidR="00F24072">
        <w:t>primer do model -&gt; non-model 2008</w:t>
      </w:r>
      <w:r>
        <w:t>)</w:t>
      </w:r>
    </w:p>
    <w:p w:rsidR="0047300C" w:rsidRDefault="0047300C" w:rsidP="0047300C"/>
    <w:p w:rsidR="00B648B3" w:rsidRPr="00B648B3" w:rsidRDefault="0047300C" w:rsidP="0047300C">
      <w:pPr>
        <w:pStyle w:val="Ttulo2"/>
      </w:pPr>
      <w:bookmarkStart w:id="17" w:name="_Toc427363838"/>
      <w:r>
        <w:t>Resumo</w:t>
      </w:r>
      <w:bookmarkEnd w:id="17"/>
    </w:p>
    <w:p w:rsidR="0047300C" w:rsidRDefault="0047300C" w:rsidP="0047300C">
      <w:r>
        <w:t>Neste trabalho é descrito um nov</w:t>
      </w:r>
      <w:r w:rsidR="00B82DD8">
        <w:t xml:space="preserve">o programa criado para predição </w:t>
      </w:r>
      <w:r w:rsidRPr="00D31D05">
        <w:t>de</w:t>
      </w:r>
      <w:r>
        <w:t xml:space="preserve"> marcadores moleculares ideais para genética de população. Além disso, são apresentadas análises de marcadores criados a partir da aplicação deste programa no genoma dos </w:t>
      </w:r>
      <w:r>
        <w:rPr>
          <w:i/>
        </w:rPr>
        <w:t>Hominid</w:t>
      </w:r>
      <w:r w:rsidRPr="00D31D05">
        <w:rPr>
          <w:i/>
        </w:rPr>
        <w:t>a</w:t>
      </w:r>
      <w:r>
        <w:rPr>
          <w:i/>
        </w:rPr>
        <w:t>e</w:t>
      </w:r>
      <w:r>
        <w:t>. Por fim, os parâmetros estimados são comparados favoravelmente com o estado da arte.</w:t>
      </w:r>
    </w:p>
    <w:p w:rsidR="00B648B3" w:rsidRPr="00B648B3" w:rsidRDefault="00B648B3" w:rsidP="00B648B3"/>
    <w:p w:rsidR="00EF46A3" w:rsidRDefault="00B648B3" w:rsidP="00EF46A3">
      <w:pPr>
        <w:pStyle w:val="Ttulo1"/>
      </w:pPr>
      <w:bookmarkStart w:id="18" w:name="_Toc427363839"/>
      <w:bookmarkEnd w:id="1"/>
      <w:bookmarkEnd w:id="2"/>
      <w:r>
        <w:lastRenderedPageBreak/>
        <w:t>Objetivo</w:t>
      </w:r>
      <w:bookmarkEnd w:id="18"/>
    </w:p>
    <w:p w:rsidR="00B648B3" w:rsidRPr="00B648B3" w:rsidRDefault="00B648B3" w:rsidP="00B648B3">
      <w:r>
        <w:t>Desenvolver uma metodologia</w:t>
      </w:r>
      <w:r w:rsidR="007869F4">
        <w:rPr>
          <w:i/>
        </w:rPr>
        <w:t>in silico</w:t>
      </w:r>
      <w:r>
        <w:t xml:space="preserve"> para descoberta de </w:t>
      </w:r>
      <w:r w:rsidR="003E36D9">
        <w:t>locos anônimos</w:t>
      </w:r>
      <w:r>
        <w:t xml:space="preserve"> em genomas completos e aplicá-la no modelo dos </w:t>
      </w:r>
      <w:r>
        <w:rPr>
          <w:i/>
          <w:iCs/>
        </w:rPr>
        <w:t>Hominidae</w:t>
      </w:r>
      <w:r>
        <w:t>.</w:t>
      </w:r>
    </w:p>
    <w:p w:rsidR="00B648B3" w:rsidRDefault="00B648B3" w:rsidP="00B648B3">
      <w:pPr>
        <w:pStyle w:val="Ttulo1"/>
      </w:pPr>
      <w:bookmarkStart w:id="19" w:name="_Toc427363840"/>
      <w:r>
        <w:lastRenderedPageBreak/>
        <w:t>Desenvolvimento</w:t>
      </w:r>
      <w:bookmarkEnd w:id="19"/>
    </w:p>
    <w:p w:rsidR="00724E96" w:rsidRDefault="00724E96" w:rsidP="00724E96">
      <w:pPr>
        <w:pStyle w:val="Ttulo2"/>
      </w:pPr>
      <w:bookmarkStart w:id="20" w:name="_Toc427363841"/>
      <w:r>
        <w:t>Programas, bibliotecas e linguagem</w:t>
      </w:r>
      <w:bookmarkEnd w:id="20"/>
    </w:p>
    <w:p w:rsidR="00344DDA" w:rsidRPr="000D6A7C" w:rsidRDefault="00342CC9" w:rsidP="00BA524F">
      <w:r>
        <w:t xml:space="preserve">Este programa foi desenvolvido na linguagem Python, versão 2.7, com o auxílio da biblioteca Biopython </w:t>
      </w:r>
      <w:r w:rsidR="00C90FE7">
        <w:fldChar w:fldCharType="begin"/>
      </w:r>
      <w:r w:rsidR="0045753F">
        <w:instrText xml:space="preserve"> ADDIN EN.CITE &lt;EndNote&gt;&lt;Cite&gt;&lt;Author&gt;Cock&lt;/Author&gt;&lt;Year&gt;2009&lt;/Year&gt;&lt;RecNum&gt;243&lt;/RecNum&gt;&lt;DisplayText&gt;[19]&lt;/DisplayText&gt;&lt;record&gt;&lt;rec-number&gt;243&lt;/rec-number&gt;&lt;foreign-keys&gt;&lt;key app="EN" db-id="0v5ve0web5stsve0pag50fr9fesedfrdzd20"&gt;243&lt;/key&gt;&lt;/foreign-keys&gt;&lt;ref-type name="Journal Article"&gt;17&lt;/ref-type&gt;&lt;contributors&gt;&lt;authors&gt;&lt;author&gt;Cock, P. J.&lt;/author&gt;&lt;author&gt;Antao, T.&lt;/author&gt;&lt;author&gt;Chang, J. T.&lt;/author&gt;&lt;author&gt;Chapman, B. A.&lt;/author&gt;&lt;author&gt;Cox, C. J.&lt;/author&gt;&lt;author&gt;Dalke, A.&lt;/author&gt;&lt;author&gt;Friedberg, I.&lt;/author&gt;&lt;author&gt;Hamelryck, T.&lt;/author&gt;&lt;author&gt;Kauff, F.&lt;/author&gt;&lt;author&gt;Wilczynski, B.&lt;/author&gt;&lt;author&gt;de Hoon, M. J.&lt;/author&gt;&lt;/authors&gt;&lt;/contributors&gt;&lt;auth-address&gt;Plant Pathology, SCRI, Invergowrie, Dundee, UK. peter.cock@scri.ac.uk&lt;/auth-address&gt;&lt;titles&gt;&lt;title&gt;Biopython: freely available Python tools for computational molecular biology and bioinformatics&lt;/title&gt;&lt;secondary-title&gt;Bioinformatics&lt;/secondary-title&gt;&lt;/titles&gt;&lt;pages&gt;1422-3&lt;/pages&gt;&lt;volume&gt;25&lt;/volume&gt;&lt;number&gt;11&lt;/number&gt;&lt;edition&gt;2009/03/24&lt;/edition&gt;&lt;keywords&gt;&lt;keyword&gt;Computational Biology/*methods&lt;/keyword&gt;&lt;keyword&gt;Databases, Factual&lt;/keyword&gt;&lt;keyword&gt;Internet&lt;/keyword&gt;&lt;keyword&gt;Programming Languages&lt;/keyword&gt;&lt;keyword&gt;*Software&lt;/keyword&gt;&lt;/keywords&gt;&lt;dates&gt;&lt;year&gt;2009&lt;/year&gt;&lt;pub-dates&gt;&lt;date&gt;Jun 1&lt;/date&gt;&lt;/pub-dates&gt;&lt;/dates&gt;&lt;isbn&gt;1367-4811 (Electronic)&amp;#xD;1367-4803 (Linking)&lt;/isbn&gt;&lt;accession-num&gt;19304878&lt;/accession-num&gt;&lt;work-type&gt;Research Support, Non-U.S. Gov&amp;apos;t&lt;/work-type&gt;&lt;urls&gt;&lt;related-urls&gt;&lt;url&gt;http://www.ncbi.nlm.nih.gov/pubmed/19304878&lt;/url&gt;&lt;/related-urls&gt;&lt;/urls&gt;&lt;custom2&gt;2682512&lt;/custom2&gt;&lt;electronic-resource-num&gt;10.1093/bioinformatics/btp163&lt;/electronic-resource-num&gt;&lt;language&gt;eng&lt;/language&gt;&lt;/record&gt;&lt;/Cite&gt;&lt;/EndNote&gt;</w:instrText>
      </w:r>
      <w:r w:rsidR="00C90FE7">
        <w:fldChar w:fldCharType="separate"/>
      </w:r>
      <w:r w:rsidR="0045753F">
        <w:rPr>
          <w:noProof/>
        </w:rPr>
        <w:t>[</w:t>
      </w:r>
      <w:hyperlink w:anchor="_ENREF_19" w:tooltip="Cock, 2009 #243" w:history="1">
        <w:r w:rsidR="00B530C1">
          <w:rPr>
            <w:noProof/>
          </w:rPr>
          <w:t>19</w:t>
        </w:r>
      </w:hyperlink>
      <w:r w:rsidR="0045753F">
        <w:rPr>
          <w:noProof/>
        </w:rPr>
        <w:t>]</w:t>
      </w:r>
      <w:r w:rsidR="00C90FE7">
        <w:fldChar w:fldCharType="end"/>
      </w:r>
      <w:r w:rsidR="00933C36">
        <w:t xml:space="preserve"> e de programas auxiliares: BLAST+ </w:t>
      </w:r>
      <w:r w:rsidR="00C90FE7">
        <w:fldChar w:fldCharType="begin"/>
      </w:r>
      <w:r w:rsidR="0045753F">
        <w:instrText xml:space="preserve"> ADDIN EN.CITE &lt;EndNote&gt;&lt;Cite&gt;&lt;Author&gt;Camacho&lt;/Author&gt;&lt;Year&gt;2009&lt;/Year&gt;&lt;RecNum&gt;244&lt;/RecNum&gt;&lt;DisplayText&gt;[20]&lt;/DisplayText&gt;&lt;record&gt;&lt;rec-number&gt;244&lt;/rec-number&gt;&lt;foreign-keys&gt;&lt;key app="EN" db-id="0v5ve0web5stsve0pag50fr9fesedfrdzd20"&gt;244&lt;/key&gt;&lt;/foreign-keys&gt;&lt;ref-type name="Journal Article"&gt;17&lt;/ref-type&gt;&lt;contributors&gt;&lt;authors&gt;&lt;author&gt;Camacho, C.&lt;/author&gt;&lt;author&gt;Coulouris, G.&lt;/author&gt;&lt;author&gt;Avagyan, V.&lt;/author&gt;&lt;author&gt;Ma, N.&lt;/author&gt;&lt;author&gt;Papadopoulos, J.&lt;/author&gt;&lt;author&gt;Bealer, K.&lt;/author&gt;&lt;author&gt;Madden, T. L.&lt;/author&gt;&lt;/authors&gt;&lt;/contributors&gt;&lt;auth-address&gt;National Center for Biotechnology Information, National Library of Medicine, National Institutes of Health, Building 38A, 8600 Rockville Pike, Bethesda, MD 20894, USA. camacho@ncbi.nlm.nih.gov&lt;/auth-address&gt;&lt;titles&gt;&lt;title&gt;BLAST+: architecture and applications&lt;/title&gt;&lt;secondary-title&gt;BMC Bioinformatics&lt;/secondary-title&gt;&lt;alt-title&gt;BMC bioinformatics&lt;/alt-title&gt;&lt;/titles&gt;&lt;pages&gt;421&lt;/pages&gt;&lt;volume&gt;10&lt;/volume&gt;&lt;edition&gt;2009/12/17&lt;/edition&gt;&lt;keywords&gt;&lt;keyword&gt;Computational Biology/*methods&lt;/keyword&gt;&lt;keyword&gt;Databases, Genetic&lt;/keyword&gt;&lt;keyword&gt;Sequence Alignment&lt;/keyword&gt;&lt;keyword&gt;*Software&lt;/keyword&gt;&lt;/keywords&gt;&lt;dates&gt;&lt;year&gt;2009&lt;/year&gt;&lt;/dates&gt;&lt;isbn&gt;1471-2105 (Electronic)&amp;#xD;1471-2105 (Linking)&lt;/isbn&gt;&lt;accession-num&gt;20003500&lt;/accession-num&gt;&lt;work-type&gt;Research Support, N.I.H., Extramural&lt;/work-type&gt;&lt;urls&gt;&lt;related-urls&gt;&lt;url&gt;http://www.ncbi.nlm.nih.gov/pubmed/20003500&lt;/url&gt;&lt;/related-urls&gt;&lt;/urls&gt;&lt;custom2&gt;2803857&lt;/custom2&gt;&lt;electronic-resource-num&gt;10.1186/1471-2105-10-421&lt;/electronic-resource-num&gt;&lt;language&gt;eng&lt;/language&gt;&lt;/record&gt;&lt;/Cite&gt;&lt;/EndNote&gt;</w:instrText>
      </w:r>
      <w:r w:rsidR="00C90FE7">
        <w:fldChar w:fldCharType="separate"/>
      </w:r>
      <w:r w:rsidR="0045753F">
        <w:rPr>
          <w:noProof/>
        </w:rPr>
        <w:t>[</w:t>
      </w:r>
      <w:hyperlink w:anchor="_ENREF_20" w:tooltip="Camacho, 2009 #244" w:history="1">
        <w:r w:rsidR="00B530C1">
          <w:rPr>
            <w:noProof/>
          </w:rPr>
          <w:t>20</w:t>
        </w:r>
      </w:hyperlink>
      <w:r w:rsidR="0045753F">
        <w:rPr>
          <w:noProof/>
        </w:rPr>
        <w:t>]</w:t>
      </w:r>
      <w:r w:rsidR="00C90FE7">
        <w:fldChar w:fldCharType="end"/>
      </w:r>
      <w:r w:rsidR="00933C36" w:rsidRPr="00933C36">
        <w:t xml:space="preserve"> para busca de sequências e PhyML </w:t>
      </w:r>
      <w:r w:rsidR="00C90FE7">
        <w:fldChar w:fldCharType="begin"/>
      </w:r>
      <w:r w:rsidR="0045753F">
        <w:instrText xml:space="preserve"> ADDIN EN.CITE &lt;EndNote&gt;&lt;Cite&gt;&lt;Author&gt;Guindon&lt;/Author&gt;&lt;Year&gt;2003&lt;/Year&gt;&lt;RecNum&gt;245&lt;/RecNum&gt;&lt;DisplayText&gt;[21]&lt;/DisplayText&gt;&lt;record&gt;&lt;rec-number&gt;245&lt;/rec-number&gt;&lt;foreign-keys&gt;&lt;key app="EN" db-id="0v5ve0web5stsve0pag50fr9fesedfrdzd20"&gt;245&lt;/key&gt;&lt;/foreign-keys&gt;&lt;ref-type name="Journal Article"&gt;17&lt;/ref-type&gt;&lt;contributors&gt;&lt;authors&gt;&lt;author&gt;Guindon, S.&lt;/author&gt;&lt;author&gt;Gascuel, O.&lt;/author&gt;&lt;/authors&gt;&lt;/contributors&gt;&lt;auth-address&gt;LIRMM, CNRS, 161 Rue Ada, 34392, Montpellier Cedex 5, France.&lt;/auth-address&gt;&lt;titles&gt;&lt;title&gt;A simple, fast, and accurate algorithm to estimate large phylogenies by maximum likelihood&lt;/title&gt;&lt;secondary-title&gt;Syst Biol&lt;/secondary-title&gt;&lt;alt-title&gt;Systematic biology&lt;/alt-title&gt;&lt;/titles&gt;&lt;pages&gt;696-704&lt;/pages&gt;&lt;volume&gt;52&lt;/volume&gt;&lt;number&gt;5&lt;/number&gt;&lt;edition&gt;2003/10/08&lt;/edition&gt;&lt;keywords&gt;&lt;keyword&gt;*Algorithms&lt;/keyword&gt;&lt;keyword&gt;Computer Simulation&lt;/keyword&gt;&lt;keyword&gt;*Evolution, Molecular&lt;/keyword&gt;&lt;keyword&gt;*Likelihood Functions&lt;/keyword&gt;&lt;keyword&gt;*Models, Genetic&lt;/keyword&gt;&lt;keyword&gt;*Phylogeny&lt;/keyword&gt;&lt;/keywords&gt;&lt;dates&gt;&lt;year&gt;2003&lt;/year&gt;&lt;pub-dates&gt;&lt;date&gt;Oct&lt;/date&gt;&lt;/pub-dates&gt;&lt;/dates&gt;&lt;isbn&gt;1063-5157 (Print)&amp;#xD;1063-5157 (Linking)&lt;/isbn&gt;&lt;accession-num&gt;14530136&lt;/accession-num&gt;&lt;work-type&gt;Comparative Study&amp;#xD;Research Support, Non-U.S. Gov&amp;apos;t&lt;/work-type&gt;&lt;urls&gt;&lt;related-urls&gt;&lt;url&gt;http://www.ncbi.nlm.nih.gov/pubmed/14530136&lt;/url&gt;&lt;/related-urls&gt;&lt;/urls&gt;&lt;language&gt;eng&lt;/language&gt;&lt;/record&gt;&lt;/Cite&gt;&lt;/EndNote&gt;</w:instrText>
      </w:r>
      <w:r w:rsidR="00C90FE7">
        <w:fldChar w:fldCharType="separate"/>
      </w:r>
      <w:r w:rsidR="0045753F">
        <w:rPr>
          <w:noProof/>
        </w:rPr>
        <w:t>[</w:t>
      </w:r>
      <w:hyperlink w:anchor="_ENREF_21" w:tooltip="Guindon, 2003 #245" w:history="1">
        <w:r w:rsidR="00B530C1">
          <w:rPr>
            <w:noProof/>
          </w:rPr>
          <w:t>21</w:t>
        </w:r>
      </w:hyperlink>
      <w:r w:rsidR="0045753F">
        <w:rPr>
          <w:noProof/>
        </w:rPr>
        <w:t>]</w:t>
      </w:r>
      <w:r w:rsidR="00C90FE7">
        <w:fldChar w:fldCharType="end"/>
      </w:r>
      <w:r w:rsidR="00933C36" w:rsidRPr="00933C36">
        <w:t>para reconstrução de árvores filogenéticas.</w:t>
      </w:r>
      <w:r w:rsidR="000D6A7C">
        <w:t xml:space="preserve"> O programa foi chamado de </w:t>
      </w:r>
      <w:r w:rsidR="000D6A7C" w:rsidRPr="008E1C65">
        <w:rPr>
          <w:i/>
        </w:rPr>
        <w:t>alfie</w:t>
      </w:r>
      <w:r w:rsidR="000D6A7C">
        <w:t xml:space="preserve"> (</w:t>
      </w:r>
      <w:r w:rsidR="000D6A7C">
        <w:rPr>
          <w:i/>
        </w:rPr>
        <w:t>anonymous loci finder</w:t>
      </w:r>
      <w:r w:rsidR="000D6A7C">
        <w:t xml:space="preserve">) e disponibilizado com licença de código aberto GPL. O </w:t>
      </w:r>
      <w:r w:rsidR="000D6A7C" w:rsidRPr="008E1C65">
        <w:rPr>
          <w:i/>
        </w:rPr>
        <w:t>alfie</w:t>
      </w:r>
      <w:r w:rsidR="000D6A7C">
        <w:t xml:space="preserve"> pode ser obtido a partir do repositório git hospedado no </w:t>
      </w:r>
      <w:r w:rsidR="000D6A7C" w:rsidRPr="000D6A7C">
        <w:rPr>
          <w:i/>
        </w:rPr>
        <w:t>github</w:t>
      </w:r>
      <w:r w:rsidR="000D6A7C">
        <w:t xml:space="preserve">: </w:t>
      </w:r>
      <w:hyperlink r:id="rId12" w:history="1">
        <w:r w:rsidR="000D6A7C" w:rsidRPr="006B3937">
          <w:rPr>
            <w:rStyle w:val="Hyperlink"/>
            <w:noProof w:val="0"/>
          </w:rPr>
          <w:t>https://github.com/igorrcosta/alfie</w:t>
        </w:r>
      </w:hyperlink>
      <w:r w:rsidR="000D6A7C">
        <w:t>. Neste site também está um manual completo de uso do programa (em inglês).</w:t>
      </w:r>
    </w:p>
    <w:p w:rsidR="000D6A7C" w:rsidRDefault="007869F4" w:rsidP="000D6A7C">
      <w:pPr>
        <w:pStyle w:val="Ttulo2"/>
      </w:pPr>
      <w:bookmarkStart w:id="21" w:name="_Toc427363842"/>
      <w:r>
        <w:t>Alfie</w:t>
      </w:r>
      <w:bookmarkEnd w:id="21"/>
    </w:p>
    <w:p w:rsidR="000D6A7C" w:rsidRPr="00FA5093" w:rsidRDefault="008E1C65" w:rsidP="000D6A7C">
      <w:r>
        <w:t>O</w:t>
      </w:r>
      <w:r w:rsidR="000D6A7C" w:rsidRPr="008E1C65">
        <w:rPr>
          <w:i/>
        </w:rPr>
        <w:t>alfie</w:t>
      </w:r>
      <w:r w:rsidR="000D6A7C">
        <w:t xml:space="preserve"> é </w:t>
      </w:r>
      <w:r w:rsidR="007869F4">
        <w:t xml:space="preserve">um programa </w:t>
      </w:r>
      <w:r>
        <w:t xml:space="preserve">que efetua os diversos passos e filtros para busca e obtenção exaustiva de locos anônimos em genomas completos. </w:t>
      </w:r>
      <w:r w:rsidR="00F34E0A">
        <w:t xml:space="preserve">A interface atual do programa é por linha de comando, usando </w:t>
      </w:r>
      <w:r w:rsidR="00F34E0A" w:rsidRPr="00F34E0A">
        <w:rPr>
          <w:i/>
        </w:rPr>
        <w:t>flags</w:t>
      </w:r>
      <w:r w:rsidR="00F34E0A">
        <w:t xml:space="preserve"> para configurar as opções de análise. </w:t>
      </w:r>
      <w:r w:rsidR="00FA5093">
        <w:t xml:space="preserve">O </w:t>
      </w:r>
      <w:r w:rsidR="00FA5093" w:rsidRPr="00FA5093">
        <w:rPr>
          <w:i/>
        </w:rPr>
        <w:t>alfie</w:t>
      </w:r>
      <w:r w:rsidR="00FA5093">
        <w:t xml:space="preserve"> recebe, como arquivos de entrada, dois ou mais genomas em formato FASTA, sendo um deles o genoma de referência, e um arquivo GFF de a</w:t>
      </w:r>
      <w:r w:rsidR="00226B68">
        <w:t>notação do genoma de referência, retornando os ALs encontrados em todos os genomas.</w:t>
      </w:r>
    </w:p>
    <w:p w:rsidR="00933C36" w:rsidRDefault="00933C36" w:rsidP="00933C36">
      <w:pPr>
        <w:pStyle w:val="Ttulo2"/>
      </w:pPr>
      <w:bookmarkStart w:id="22" w:name="_Toc427363843"/>
      <w:r>
        <w:t>Busca de regiões anônimas</w:t>
      </w:r>
      <w:bookmarkEnd w:id="22"/>
    </w:p>
    <w:p w:rsidR="002860C7" w:rsidRDefault="00933C36" w:rsidP="00933C36">
      <w:r>
        <w:t>O primeiro passo do programa é, a partir de um genoma referência e um arquivo contendo a anotação das regiões funcionais (GFF), selecionar todas as regiões que estão a uma distancia su</w:t>
      </w:r>
      <w:r w:rsidR="002860C7">
        <w:t>perior a 200 kb</w:t>
      </w:r>
      <w:r w:rsidR="006A01AF">
        <w:t xml:space="preserve"> de qualquer gene (</w:t>
      </w:r>
      <w:r w:rsidR="002A3331">
        <w:t>em uma análise mais conservadora</w:t>
      </w:r>
      <w:r w:rsidR="006A01AF">
        <w:t xml:space="preserve">, podem ser excluídas </w:t>
      </w:r>
      <w:r w:rsidR="002A3331">
        <w:t xml:space="preserve">também </w:t>
      </w:r>
      <w:r w:rsidR="006A01AF">
        <w:t>as regiões próximas a pseudogenes)</w:t>
      </w:r>
      <w:r>
        <w:t>. Regiões próximas (10</w:t>
      </w:r>
      <w:r w:rsidR="002860C7">
        <w:t xml:space="preserve"> kb</w:t>
      </w:r>
      <w:r>
        <w:t>) dos telômeros</w:t>
      </w:r>
      <w:r w:rsidR="002A3331">
        <w:t xml:space="preserve">, que são as regiões terminais dos </w:t>
      </w:r>
      <w:r w:rsidR="00811414">
        <w:t>cromossomos</w:t>
      </w:r>
      <w:r w:rsidR="002A3331">
        <w:t>,</w:t>
      </w:r>
      <w:r w:rsidR="002860C7">
        <w:t xml:space="preserve"> também são excluídas.</w:t>
      </w:r>
      <w:r w:rsidR="00226B68">
        <w:t xml:space="preserve"> (Fig. 1 A)</w:t>
      </w:r>
    </w:p>
    <w:p w:rsidR="00ED3DDF" w:rsidRDefault="00ED3DDF" w:rsidP="00933C36"/>
    <w:p w:rsidR="00ED3DDF" w:rsidRDefault="00ED3DDF" w:rsidP="00ED3DDF">
      <w:pPr>
        <w:ind w:firstLine="0"/>
        <w:jc w:val="center"/>
      </w:pPr>
    </w:p>
    <w:p w:rsidR="00A03B11" w:rsidRDefault="00A03B11" w:rsidP="00A03B11">
      <w:pPr>
        <w:ind w:firstLine="0"/>
        <w:jc w:val="center"/>
      </w:pPr>
      <w:r>
        <w:rPr>
          <w:noProof/>
          <w:lang w:eastAsia="pt-BR"/>
        </w:rPr>
        <w:lastRenderedPageBreak/>
        <w:drawing>
          <wp:inline distT="0" distB="0" distL="0" distR="0">
            <wp:extent cx="5753100" cy="6229350"/>
            <wp:effectExtent l="0" t="0" r="0" b="0"/>
            <wp:docPr id="12" name="Picture 12" descr="C:\Users\Igor\Desktop\figura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Igor\Desktop\figura1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6229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A03B11">
      <w:pPr>
        <w:ind w:firstLine="0"/>
        <w:jc w:val="center"/>
      </w:pPr>
      <w:bookmarkStart w:id="23" w:name="_Toc427363766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>
        <w:rPr>
          <w:noProof/>
        </w:rPr>
        <w:t>1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 xml:space="preserve">Algoritmo do </w:t>
      </w:r>
      <w:r>
        <w:rPr>
          <w:i/>
          <w:noProof/>
        </w:rPr>
        <w:t>alfie</w:t>
      </w:r>
      <w:bookmarkEnd w:id="23"/>
    </w:p>
    <w:p w:rsidR="006F78BC" w:rsidRDefault="006F78BC" w:rsidP="006F78BC">
      <w:pPr>
        <w:ind w:firstLine="0"/>
      </w:pPr>
    </w:p>
    <w:p w:rsidR="002860C7" w:rsidRDefault="002860C7" w:rsidP="002860C7">
      <w:pPr>
        <w:pStyle w:val="Ttulo3"/>
      </w:pPr>
      <w:bookmarkStart w:id="24" w:name="_Toc427363844"/>
      <w:r>
        <w:t xml:space="preserve">Locos </w:t>
      </w:r>
      <w:r w:rsidR="00F37B44">
        <w:t>p</w:t>
      </w:r>
      <w:r>
        <w:t>utativos</w:t>
      </w:r>
      <w:bookmarkEnd w:id="24"/>
    </w:p>
    <w:p w:rsidR="00933C36" w:rsidRDefault="006A01AF" w:rsidP="00933C36">
      <w:r>
        <w:t>As regiões anônimas do genoma de referência são recortadas em fragmentos de 1k</w:t>
      </w:r>
      <w:r w:rsidR="002860C7">
        <w:t>b</w:t>
      </w:r>
      <w:r>
        <w:t xml:space="preserve">, de modo diminuir a chance de que eventos de recombinação tenham ocorrido dentro do próprio loco. Estes fragmentos são recortados apenas de regiões anônimas sem bases não identificadas (“N”s). Ao fim, esses </w:t>
      </w:r>
      <w:r>
        <w:lastRenderedPageBreak/>
        <w:t xml:space="preserve">fragmentos, chamados de locos anônimos putativos, são salvos em um arquivo </w:t>
      </w:r>
      <w:r w:rsidR="00811414">
        <w:t>FASTA</w:t>
      </w:r>
      <w:r>
        <w:t>.</w:t>
      </w:r>
      <w:r w:rsidR="00226B68">
        <w:t xml:space="preserve"> (Fig. 1 A)</w:t>
      </w:r>
    </w:p>
    <w:p w:rsidR="006A01AF" w:rsidRDefault="00224BF9" w:rsidP="006A01AF">
      <w:pPr>
        <w:pStyle w:val="Ttulo2"/>
      </w:pPr>
      <w:bookmarkStart w:id="25" w:name="_Toc427363845"/>
      <w:r>
        <w:t>Busca por</w:t>
      </w:r>
      <w:r w:rsidR="000D6A7C">
        <w:t xml:space="preserve"> homólogos</w:t>
      </w:r>
      <w:bookmarkEnd w:id="25"/>
    </w:p>
    <w:p w:rsidR="00226B68" w:rsidRDefault="000D6A7C" w:rsidP="00226B68">
      <w:r>
        <w:t>Para gerar um banco de dados útil para análise filogenética o programa busca locos homólogos aos locos putativos</w:t>
      </w:r>
      <w:r w:rsidR="00226B68">
        <w:t xml:space="preserve"> do genoma de referência</w:t>
      </w:r>
      <w:r w:rsidR="00224BF9">
        <w:t>.</w:t>
      </w:r>
      <w:r w:rsidR="006A6C98">
        <w:t xml:space="preserve"> (Fig. 1 B)</w:t>
      </w:r>
      <w:r w:rsidR="00D90047">
        <w:t xml:space="preserve">Os locos anônimos putativos </w:t>
      </w:r>
      <w:r w:rsidR="00574333">
        <w:t xml:space="preserve">são </w:t>
      </w:r>
      <w:r w:rsidR="00224BF9">
        <w:t xml:space="preserve">usados como </w:t>
      </w:r>
      <w:r w:rsidR="00224BF9">
        <w:rPr>
          <w:i/>
        </w:rPr>
        <w:t>query</w:t>
      </w:r>
      <w:r w:rsidR="00226B68">
        <w:t xml:space="preserve"> para busca em todos os genomas estudados. </w:t>
      </w:r>
      <w:r w:rsidR="00460627">
        <w:t>Usando os parâmetros p</w:t>
      </w:r>
      <w:r w:rsidR="00811414">
        <w:t xml:space="preserve">adrões ao executar o programa, </w:t>
      </w:r>
      <w:r w:rsidR="00226B68">
        <w:t xml:space="preserve">uma cópia homóloga </w:t>
      </w:r>
      <w:r w:rsidR="00811414">
        <w:t>é definida por</w:t>
      </w:r>
      <w:r w:rsidR="00226B68">
        <w:t xml:space="preserve"> no mínimo 90% de cobertura e 90% de identidade com a sequência </w:t>
      </w:r>
      <w:r w:rsidR="00460627">
        <w:t>de referência</w:t>
      </w:r>
      <w:r w:rsidR="00811414">
        <w:t xml:space="preserve">. Do mesmo modo, </w:t>
      </w:r>
      <w:r w:rsidR="00460627">
        <w:t>é considerada r</w:t>
      </w:r>
      <w:r w:rsidR="00226B68">
        <w:t>e</w:t>
      </w:r>
      <w:r w:rsidR="00460627">
        <w:t>pe</w:t>
      </w:r>
      <w:r w:rsidR="00226B68">
        <w:t>tição</w:t>
      </w:r>
      <w:r w:rsidR="00460627">
        <w:t xml:space="preserve"> qualquer sequência</w:t>
      </w:r>
      <w:r w:rsidR="00811414">
        <w:t xml:space="preserve"> que possua mais de uma cópia </w:t>
      </w:r>
      <w:r w:rsidR="00460627">
        <w:t>com mais de 50% de identidade e 90% de cobertura.</w:t>
      </w:r>
    </w:p>
    <w:p w:rsidR="00460627" w:rsidRDefault="00460627" w:rsidP="00226B68">
      <w:r>
        <w:t xml:space="preserve">Apenas os locos encontrados sem repetições em todos os </w:t>
      </w:r>
      <w:r w:rsidR="00C77A02">
        <w:t>genomas</w:t>
      </w:r>
      <w:r>
        <w:t xml:space="preserve"> são selecionados para o próximo passo da análise.</w:t>
      </w:r>
    </w:p>
    <w:p w:rsidR="00226B68" w:rsidRDefault="00460627" w:rsidP="00460627">
      <w:pPr>
        <w:pStyle w:val="Ttulo2"/>
      </w:pPr>
      <w:bookmarkStart w:id="26" w:name="_Toc427363846"/>
      <w:r>
        <w:t>Alinhamento múltiplo</w:t>
      </w:r>
      <w:bookmarkEnd w:id="26"/>
    </w:p>
    <w:p w:rsidR="00460627" w:rsidRDefault="00460627" w:rsidP="00460627">
      <w:r>
        <w:t xml:space="preserve">As sequências homólogas encontradas na busca por BLAST são extraídas dos genomas e salvas em arquivos FASTA. Cada arquivo é alinhado separadamente pelo programa ClustalW </w:t>
      </w:r>
      <w:r w:rsidR="00C90FE7">
        <w:fldChar w:fldCharType="begin"/>
      </w:r>
      <w:r w:rsidR="0045753F">
        <w:instrText xml:space="preserve"> ADDIN EN.CITE &lt;EndNote&gt;&lt;Cite&gt;&lt;Author&gt;Thompson&lt;/Author&gt;&lt;Year&gt;2002&lt;/Year&gt;&lt;RecNum&gt;253&lt;/RecNum&gt;&lt;DisplayText&gt;[22]&lt;/DisplayText&gt;&lt;record&gt;&lt;rec-number&gt;253&lt;/rec-number&gt;&lt;foreign-keys&gt;&lt;key app="EN" db-id="0v5ve0web5stsve0pag50fr9fesedfrdzd20"&gt;253&lt;/key&gt;&lt;/foreign-keys&gt;&lt;ref-type name="Journal Article"&gt;17&lt;/ref-type&gt;&lt;contributors&gt;&lt;authors&gt;&lt;author&gt;Thompson, J. D.&lt;/author&gt;&lt;author&gt;Gibson, T. J.&lt;/author&gt;&lt;author&gt;Higgins, D. G.&lt;/author&gt;&lt;/authors&gt;&lt;/contributors&gt;&lt;auth-address&gt;Institut de Genetique et de Biologie Moleculaire et Cellulaire, Illkirch Cedex, France.&lt;/auth-address&gt;&lt;titles&gt;&lt;title&gt;Multiple sequence alignment using ClustalW and ClustalX&lt;/title&gt;&lt;secondary-title&gt;Curr Protoc Bioinformatics&lt;/secondary-title&gt;&lt;alt-title&gt;Current protocols in bioinformatics / editoral board, Andreas D. Baxevanis ... [et al.]&lt;/alt-title&gt;&lt;/titles&gt;&lt;pages&gt;Unit 2 3&lt;/pages&gt;&lt;volume&gt;Chapter 2&lt;/volume&gt;&lt;edition&gt;2008/09/17&lt;/edition&gt;&lt;keywords&gt;&lt;keyword&gt;*Algorithms&lt;/keyword&gt;&lt;keyword&gt;Sequence Alignment/*methods&lt;/keyword&gt;&lt;keyword&gt;Sequence Analysis/*methods&lt;/keyword&gt;&lt;keyword&gt;*Software&lt;/keyword&gt;&lt;keyword&gt;*User-Computer Interface&lt;/keyword&gt;&lt;/keywords&gt;&lt;dates&gt;&lt;year&gt;2002&lt;/year&gt;&lt;pub-dates&gt;&lt;date&gt;Aug&lt;/date&gt;&lt;/pub-dates&gt;&lt;/dates&gt;&lt;isbn&gt;1934-340X (Electronic)&amp;#xD;1934-3396 (Linking)&lt;/isbn&gt;&lt;accession-num&gt;18792934&lt;/accession-num&gt;&lt;urls&gt;&lt;related-urls&gt;&lt;url&gt;http://www.ncbi.nlm.nih.gov/pubmed/18792934&lt;/url&gt;&lt;/related-urls&gt;&lt;/urls&gt;&lt;electronic-resource-num&gt;10.1002/0471250953.bi0203s00&lt;/electronic-resource-num&gt;&lt;language&gt;eng&lt;/language&gt;&lt;/record&gt;&lt;/Cite&gt;&lt;/EndNote&gt;</w:instrText>
      </w:r>
      <w:r w:rsidR="00C90FE7">
        <w:fldChar w:fldCharType="separate"/>
      </w:r>
      <w:r w:rsidR="0045753F">
        <w:rPr>
          <w:noProof/>
        </w:rPr>
        <w:t>[</w:t>
      </w:r>
      <w:hyperlink w:anchor="_ENREF_22" w:tooltip="Thompson, 2002 #253" w:history="1">
        <w:r w:rsidR="00B530C1">
          <w:rPr>
            <w:noProof/>
          </w:rPr>
          <w:t>22</w:t>
        </w:r>
      </w:hyperlink>
      <w:r w:rsidR="0045753F">
        <w:rPr>
          <w:noProof/>
        </w:rPr>
        <w:t>]</w:t>
      </w:r>
      <w:r w:rsidR="00C90FE7">
        <w:fldChar w:fldCharType="end"/>
      </w:r>
      <w:r w:rsidR="00EF741E">
        <w:t>. São selecionados apenas as sequências que possuam acima de um certo número de bases alinhadas (por padrão, 500 bp). Destes locos são escolhidos o número máximo de locos de modo que todos estejam a uma distância superior a 200 kb do loco mais próximo, garantindo a segregação independente destes locos, que agora já podem ser considerados verdadeiros locos anônimos.</w:t>
      </w:r>
    </w:p>
    <w:p w:rsidR="00EF741E" w:rsidRDefault="00EF741E" w:rsidP="00460627">
      <w:r>
        <w:t>Os alinhamentos são salvos em diversos formatos, como FASTA, NEXUS e PHILIP, facilitando análises posteriores.</w:t>
      </w:r>
    </w:p>
    <w:p w:rsidR="006A6C98" w:rsidRDefault="006A6C98" w:rsidP="006A6C98">
      <w:pPr>
        <w:pStyle w:val="Ttulo2"/>
      </w:pPr>
      <w:bookmarkStart w:id="27" w:name="_Toc427363847"/>
      <w:r>
        <w:t xml:space="preserve">Outros </w:t>
      </w:r>
      <w:r w:rsidR="00811414">
        <w:t>recursos</w:t>
      </w:r>
      <w:r>
        <w:t xml:space="preserve"> do pacote </w:t>
      </w:r>
      <w:r>
        <w:rPr>
          <w:i/>
        </w:rPr>
        <w:t>alfie</w:t>
      </w:r>
      <w:bookmarkEnd w:id="27"/>
    </w:p>
    <w:p w:rsidR="006A6C98" w:rsidRPr="006A6C98" w:rsidRDefault="006A6C98" w:rsidP="006A6C98">
      <w:r>
        <w:t xml:space="preserve">Os passos realizados pelo programa </w:t>
      </w:r>
      <w:r>
        <w:rPr>
          <w:i/>
        </w:rPr>
        <w:t>alfie</w:t>
      </w:r>
      <w:r>
        <w:t xml:space="preserve"> também podem ser realizados independentemente e com a adição de novos parâmetros e etapas. </w:t>
      </w:r>
      <w:r w:rsidR="008A17BD">
        <w:t xml:space="preserve">Um preditor de </w:t>
      </w:r>
      <w:r w:rsidR="008A17BD" w:rsidRPr="006A6C98">
        <w:rPr>
          <w:i/>
        </w:rPr>
        <w:t>primer</w:t>
      </w:r>
      <w:r w:rsidR="008A17BD">
        <w:t xml:space="preserve"> baseado no programa </w:t>
      </w:r>
      <w:r w:rsidR="008A17BD">
        <w:rPr>
          <w:i/>
        </w:rPr>
        <w:t>primer3</w:t>
      </w:r>
      <w:r w:rsidR="008A17BD">
        <w:t xml:space="preserve"> está incluído, tornando possível, p</w:t>
      </w:r>
      <w:r>
        <w:t>or exemplo,</w:t>
      </w:r>
      <w:r w:rsidR="008A17BD">
        <w:t xml:space="preserve">construir </w:t>
      </w:r>
      <w:r w:rsidR="008A17BD" w:rsidRPr="006A6C98">
        <w:rPr>
          <w:i/>
        </w:rPr>
        <w:t>primers</w:t>
      </w:r>
      <w:r w:rsidR="008F10DF">
        <w:rPr>
          <w:i/>
        </w:rPr>
        <w:t xml:space="preserve"> </w:t>
      </w:r>
      <w:r w:rsidR="008A17BD">
        <w:t xml:space="preserve">de locos putativos, retirados de um genoma referência, </w:t>
      </w:r>
      <w:r w:rsidR="008A17BD">
        <w:lastRenderedPageBreak/>
        <w:t>para amplificar e sequenciar em espécies próximas que não possuam o genoma completo ou parcial disponíveis</w:t>
      </w:r>
    </w:p>
    <w:p w:rsidR="006A6C98" w:rsidRDefault="00487D55" w:rsidP="006A6C98">
      <w:r>
        <w:t xml:space="preserve">Outras etapas que podem ser realizadas ao final da análise são a reconstrução filogenética e predição dos modelos de substituição, realizados por </w:t>
      </w:r>
      <w:r>
        <w:rPr>
          <w:i/>
        </w:rPr>
        <w:t>scripts</w:t>
      </w:r>
      <w:r>
        <w:t xml:space="preserve"> que executam os </w:t>
      </w:r>
      <w:r w:rsidR="00811414">
        <w:t>programas</w:t>
      </w:r>
      <w:r w:rsidR="008F10DF">
        <w:t xml:space="preserve"> </w:t>
      </w:r>
      <w:r w:rsidR="00193DF2">
        <w:rPr>
          <w:i/>
        </w:rPr>
        <w:t>P</w:t>
      </w:r>
      <w:r w:rsidRPr="00487D55">
        <w:rPr>
          <w:i/>
        </w:rPr>
        <w:t>hyML</w:t>
      </w:r>
      <w:r w:rsidR="00C90FE7" w:rsidRPr="00193DF2">
        <w:fldChar w:fldCharType="begin"/>
      </w:r>
      <w:r w:rsidR="0045753F">
        <w:instrText xml:space="preserve"> ADDIN EN.CITE &lt;EndNote&gt;&lt;Cite&gt;&lt;Author&gt;Guindon&lt;/Author&gt;&lt;Year&gt;2003&lt;/Year&gt;&lt;RecNum&gt;245&lt;/RecNum&gt;&lt;DisplayText&gt;[21]&lt;/DisplayText&gt;&lt;record&gt;&lt;rec-number&gt;245&lt;/rec-number&gt;&lt;foreign-keys&gt;&lt;key app="EN" db-id="0v5ve0web5stsve0pag50fr9fesedfrdzd20"&gt;245&lt;/key&gt;&lt;/foreign-keys&gt;&lt;ref-type name="Journal Article"&gt;17&lt;/ref-type&gt;&lt;contributors&gt;&lt;authors&gt;&lt;author&gt;Guindon, S.&lt;/author&gt;&lt;author&gt;Gascuel, O.&lt;/author&gt;&lt;/authors&gt;&lt;/contributors&gt;&lt;auth-address&gt;LIRMM, CNRS, 161 Rue Ada, 34392, Montpellier Cedex 5, France.&lt;/auth-address&gt;&lt;titles&gt;&lt;title&gt;A simple, fast, and accurate algorithm to estimate large phylogenies by maximum likelihood&lt;/title&gt;&lt;secondary-title&gt;Syst Biol&lt;/secondary-title&gt;&lt;alt-title&gt;Systematic biology&lt;/alt-title&gt;&lt;/titles&gt;&lt;pages&gt;696-704&lt;/pages&gt;&lt;volume&gt;52&lt;/volume&gt;&lt;number&gt;5&lt;/number&gt;&lt;edition&gt;2003/10/08&lt;/edition&gt;&lt;keywords&gt;&lt;keyword&gt;*Algorithms&lt;/keyword&gt;&lt;keyword&gt;Computer Simulation&lt;/keyword&gt;&lt;keyword&gt;*Evolution, Molecular&lt;/keyword&gt;&lt;keyword&gt;*Likelihood Functions&lt;/keyword&gt;&lt;keyword&gt;*Models, Genetic&lt;/keyword&gt;&lt;keyword&gt;*Phylogeny&lt;/keyword&gt;&lt;/keywords&gt;&lt;dates&gt;&lt;year&gt;2003&lt;/year&gt;&lt;pub-dates&gt;&lt;date&gt;Oct&lt;/date&gt;&lt;/pub-dates&gt;&lt;/dates&gt;&lt;isbn&gt;1063-5157 (Print)&amp;#xD;1063-5157 (Linking)&lt;/isbn&gt;&lt;accession-num&gt;14530136&lt;/accession-num&gt;&lt;work-type&gt;Comparative Study&amp;#xD;Research Support, Non-U.S. Gov&amp;apos;t&lt;/work-type&gt;&lt;urls&gt;&lt;related-urls&gt;&lt;url&gt;http://www.ncbi.nlm.nih.gov/pubmed/14530136&lt;/url&gt;&lt;/related-urls&gt;&lt;/urls&gt;&lt;language&gt;eng&lt;/language&gt;&lt;/record&gt;&lt;/Cite&gt;&lt;/EndNote&gt;</w:instrText>
      </w:r>
      <w:r w:rsidR="00C90FE7" w:rsidRPr="00193DF2">
        <w:fldChar w:fldCharType="separate"/>
      </w:r>
      <w:r w:rsidR="0045753F">
        <w:rPr>
          <w:noProof/>
        </w:rPr>
        <w:t>[</w:t>
      </w:r>
      <w:hyperlink w:anchor="_ENREF_21" w:tooltip="Guindon, 2003 #245" w:history="1">
        <w:r w:rsidR="00B530C1">
          <w:rPr>
            <w:noProof/>
          </w:rPr>
          <w:t>21</w:t>
        </w:r>
      </w:hyperlink>
      <w:r w:rsidR="0045753F">
        <w:rPr>
          <w:noProof/>
        </w:rPr>
        <w:t>]</w:t>
      </w:r>
      <w:r w:rsidR="00C90FE7" w:rsidRPr="00193DF2">
        <w:fldChar w:fldCharType="end"/>
      </w:r>
      <w:r w:rsidR="008F10DF">
        <w:t xml:space="preserve"> </w:t>
      </w:r>
      <w:r>
        <w:t xml:space="preserve">e </w:t>
      </w:r>
      <w:r w:rsidRPr="00487D55">
        <w:rPr>
          <w:i/>
        </w:rPr>
        <w:t>modeltest</w:t>
      </w:r>
      <w:r w:rsidR="00C90FE7">
        <w:fldChar w:fldCharType="begin"/>
      </w:r>
      <w:r w:rsidR="00A03B11">
        <w:instrText xml:space="preserve"> ADDIN EN.CITE &lt;EndNote&gt;&lt;Cite&gt;&lt;Author&gt;Posada&lt;/Author&gt;&lt;Year&gt;1998&lt;/Year&gt;&lt;RecNum&gt;259&lt;/RecNum&gt;&lt;DisplayText&gt;[23]&lt;/DisplayText&gt;&lt;record&gt;&lt;rec-number&gt;259&lt;/rec-number&gt;&lt;foreign-keys&gt;&lt;key app="EN" db-id="0v5ve0web5stsve0pag50fr9fesedfrdzd20"&gt;259&lt;/key&gt;&lt;/foreign-keys&gt;&lt;ref-type name="Journal Article"&gt;17&lt;/ref-type&gt;&lt;contributors&gt;&lt;authors&gt;&lt;author&gt;Posada, D.&lt;/author&gt;&lt;author&gt;Crandall, K. A.&lt;/author&gt;&lt;/authors&gt;&lt;/contributors&gt;&lt;auth-address&gt;Department of Zoology, Brigham Young University, 574 WIDB, Provo, UT 84602-5255, USA. dp47@email.byu.edu&lt;/auth-address&gt;&lt;titles&gt;&lt;title&gt;MODELTEST: testing the model of DNA substitution&lt;/title&gt;&lt;secondary-title&gt;Bioinformatics&lt;/secondary-title&gt;&lt;/titles&gt;&lt;pages&gt;817-8&lt;/pages&gt;&lt;volume&gt;14&lt;/volume&gt;&lt;number&gt;9&lt;/number&gt;&lt;edition&gt;1999/01/27&lt;/edition&gt;&lt;keywords&gt;&lt;keyword&gt;*Algorithms&lt;/keyword&gt;&lt;keyword&gt;DNA/genetics/*metabolism&lt;/keyword&gt;&lt;keyword&gt;*Evolution, Molecular&lt;/keyword&gt;&lt;keyword&gt;Internet&lt;/keyword&gt;&lt;keyword&gt;*Models, Biological&lt;/keyword&gt;&lt;keyword&gt;*Online Systems&lt;/keyword&gt;&lt;keyword&gt;*Software&lt;/keyword&gt;&lt;/keywords&gt;&lt;dates&gt;&lt;year&gt;1998&lt;/year&gt;&lt;/dates&gt;&lt;isbn&gt;1367-4803 (Print)&amp;#xD;1367-4803 (Linking)&lt;/isbn&gt;&lt;accession-num&gt;9918953&lt;/accession-num&gt;&lt;work-type&gt;Research Support, Non-U.S. Gov&amp;apos;t&amp;#xD;Research Support, U.S. Gov&amp;apos;t, P.H.S.&lt;/work-type&gt;&lt;urls&gt;&lt;related-urls&gt;&lt;url&gt;http://www.ncbi.nlm.nih.gov/pubmed/9918953&lt;/url&gt;&lt;/related-urls&gt;&lt;/urls&gt;&lt;language&gt;eng&lt;/language&gt;&lt;/record&gt;&lt;/Cite&gt;&lt;/EndNote&gt;</w:instrText>
      </w:r>
      <w:r w:rsidR="00C90FE7">
        <w:fldChar w:fldCharType="separate"/>
      </w:r>
      <w:r w:rsidR="00A03B11">
        <w:rPr>
          <w:noProof/>
        </w:rPr>
        <w:t>[</w:t>
      </w:r>
      <w:hyperlink w:anchor="_ENREF_23" w:tooltip="Posada, 1998 #259" w:history="1">
        <w:r w:rsidR="00B530C1">
          <w:rPr>
            <w:noProof/>
          </w:rPr>
          <w:t>23</w:t>
        </w:r>
      </w:hyperlink>
      <w:r w:rsidR="00A03B11">
        <w:rPr>
          <w:noProof/>
        </w:rPr>
        <w:t>]</w:t>
      </w:r>
      <w:r w:rsidR="00C90FE7">
        <w:fldChar w:fldCharType="end"/>
      </w:r>
      <w:r>
        <w:t>, respectivamente.</w:t>
      </w:r>
    </w:p>
    <w:p w:rsidR="00487D55" w:rsidRPr="00487D55" w:rsidRDefault="00487D55" w:rsidP="00811414">
      <w:r>
        <w:t xml:space="preserve">O </w:t>
      </w:r>
      <w:r>
        <w:rPr>
          <w:i/>
        </w:rPr>
        <w:t>alfie</w:t>
      </w:r>
      <w:r>
        <w:t xml:space="preserve"> também pode ser configurado para encontrar regiões próximas a genes para comparação, utilizando distâncias negativas no parâmetro da distância gênica. Por exemplo, </w:t>
      </w:r>
      <w:r w:rsidR="00811414">
        <w:t>definindo</w:t>
      </w:r>
      <w:r>
        <w:t xml:space="preserve"> o pa</w:t>
      </w:r>
      <w:r w:rsidR="00811414">
        <w:t xml:space="preserve">râmetro de distância gênica em </w:t>
      </w:r>
      <w:r w:rsidR="00811414" w:rsidRPr="00811414">
        <w:t>−</w:t>
      </w:r>
      <w:r>
        <w:t>2000 bp, os locus serão extraídos a uma distância máxima de 2 kb dos genes.</w:t>
      </w:r>
    </w:p>
    <w:p w:rsidR="00EF46A3" w:rsidRPr="00933C36" w:rsidRDefault="00B648B3" w:rsidP="00EF46A3">
      <w:pPr>
        <w:pStyle w:val="Ttulo1"/>
      </w:pPr>
      <w:bookmarkStart w:id="28" w:name="_Toc427363848"/>
      <w:bookmarkStart w:id="29" w:name="_Toc338855644"/>
      <w:r w:rsidRPr="00933C36">
        <w:lastRenderedPageBreak/>
        <w:t>Resultados</w:t>
      </w:r>
      <w:bookmarkEnd w:id="28"/>
    </w:p>
    <w:p w:rsidR="00014E11" w:rsidRPr="00933C36" w:rsidRDefault="000B5ED8" w:rsidP="00014E11">
      <w:r w:rsidRPr="00933C36">
        <w:t xml:space="preserve">Após o </w:t>
      </w:r>
      <w:r w:rsidR="00500BC0">
        <w:t>desenvolvimento do</w:t>
      </w:r>
      <w:r w:rsidR="008F10DF">
        <w:t xml:space="preserve"> </w:t>
      </w:r>
      <w:r w:rsidR="00167617" w:rsidRPr="00500BC0">
        <w:rPr>
          <w:i/>
        </w:rPr>
        <w:t>alf</w:t>
      </w:r>
      <w:r w:rsidRPr="00500BC0">
        <w:rPr>
          <w:i/>
        </w:rPr>
        <w:t>ie</w:t>
      </w:r>
      <w:r w:rsidR="00500BC0">
        <w:t>, este foi aplicado para</w:t>
      </w:r>
      <w:r w:rsidRPr="00933C36">
        <w:t xml:space="preserve"> a busca de </w:t>
      </w:r>
      <w:r w:rsidR="003E36D9">
        <w:t>locos anônimos</w:t>
      </w:r>
      <w:r w:rsidRPr="00933C36">
        <w:t xml:space="preserve"> nos genomas de Humano, Chimpanzé, Gorila e </w:t>
      </w:r>
      <w:r w:rsidR="00167617" w:rsidRPr="00933C36">
        <w:t>Orangotango</w:t>
      </w:r>
      <w:r w:rsidRPr="00933C36">
        <w:t xml:space="preserve">. Os </w:t>
      </w:r>
      <w:r w:rsidR="00726A2C" w:rsidRPr="00933C36">
        <w:t>ALs</w:t>
      </w:r>
      <w:r w:rsidRPr="00933C36">
        <w:t xml:space="preserve"> encontrados</w:t>
      </w:r>
      <w:r w:rsidR="00F52FD9">
        <w:t xml:space="preserve"> foram analisados para obtenção de uma nova estimativa dos parâmetros</w:t>
      </w:r>
      <w:r w:rsidRPr="00933C36">
        <w:t xml:space="preserve"> populacionais destas espécies.</w:t>
      </w:r>
    </w:p>
    <w:p w:rsidR="000C70EB" w:rsidRDefault="00F52FD9" w:rsidP="000C70EB">
      <w:pPr>
        <w:pStyle w:val="Ttulo2"/>
        <w:rPr>
          <w:i/>
        </w:rPr>
      </w:pPr>
      <w:bookmarkStart w:id="30" w:name="_Toc427363849"/>
      <w:r>
        <w:t>B</w:t>
      </w:r>
      <w:r w:rsidR="000C70EB" w:rsidRPr="00933C36">
        <w:t xml:space="preserve">usca de </w:t>
      </w:r>
      <w:r w:rsidR="003E36D9">
        <w:t>l</w:t>
      </w:r>
      <w:r w:rsidR="000C70EB" w:rsidRPr="00933C36">
        <w:t xml:space="preserve">ocos </w:t>
      </w:r>
      <w:r w:rsidR="003E36D9">
        <w:t>a</w:t>
      </w:r>
      <w:r w:rsidR="000C70EB" w:rsidRPr="00933C36">
        <w:t>nônimos em genomas completos</w:t>
      </w:r>
      <w:r>
        <w:t xml:space="preserve"> de </w:t>
      </w:r>
      <w:r w:rsidRPr="00F52FD9">
        <w:rPr>
          <w:i/>
        </w:rPr>
        <w:t>Hominidae</w:t>
      </w:r>
      <w:bookmarkEnd w:id="30"/>
    </w:p>
    <w:p w:rsidR="004703F9" w:rsidRPr="0042534F" w:rsidRDefault="0042534F" w:rsidP="004703F9">
      <w:r>
        <w:t xml:space="preserve">Os genomas utilizados foram os seguintes: </w:t>
      </w:r>
      <w:r>
        <w:rPr>
          <w:i/>
        </w:rPr>
        <w:t>Homo sapiens</w:t>
      </w:r>
      <w:r>
        <w:t xml:space="preserve"> versão 38, </w:t>
      </w:r>
      <w:r>
        <w:rPr>
          <w:i/>
          <w:lang w:eastAsia="pt-BR"/>
        </w:rPr>
        <w:t>Pan troglodytes</w:t>
      </w:r>
      <w:r>
        <w:rPr>
          <w:lang w:eastAsia="pt-BR"/>
        </w:rPr>
        <w:t xml:space="preserve"> versão </w:t>
      </w:r>
      <w:r w:rsidR="00C0553C" w:rsidRPr="00C0553C">
        <w:rPr>
          <w:lang w:eastAsia="pt-BR"/>
        </w:rPr>
        <w:t>2.1.4</w:t>
      </w:r>
      <w:r w:rsidR="00C0553C">
        <w:rPr>
          <w:lang w:eastAsia="pt-BR"/>
        </w:rPr>
        <w:t>,</w:t>
      </w:r>
      <w:r w:rsidR="008F10DF">
        <w:rPr>
          <w:lang w:eastAsia="pt-BR"/>
        </w:rPr>
        <w:t xml:space="preserve"> </w:t>
      </w:r>
      <w:r>
        <w:rPr>
          <w:i/>
          <w:lang w:eastAsia="pt-BR"/>
        </w:rPr>
        <w:t xml:space="preserve">Gorilla </w:t>
      </w:r>
      <w:r w:rsidRPr="00662FF3">
        <w:rPr>
          <w:i/>
          <w:lang w:eastAsia="pt-BR"/>
        </w:rPr>
        <w:t>gorilla</w:t>
      </w:r>
      <w:r w:rsidR="008F10DF">
        <w:rPr>
          <w:i/>
          <w:lang w:eastAsia="pt-BR"/>
        </w:rPr>
        <w:t xml:space="preserve"> </w:t>
      </w:r>
      <w:r w:rsidR="00C0553C">
        <w:rPr>
          <w:lang w:eastAsia="pt-BR"/>
        </w:rPr>
        <w:t xml:space="preserve">versão </w:t>
      </w:r>
      <w:r w:rsidR="00C0553C" w:rsidRPr="00C0553C">
        <w:rPr>
          <w:lang w:eastAsia="pt-BR"/>
        </w:rPr>
        <w:t xml:space="preserve">3.1 </w:t>
      </w:r>
      <w:r>
        <w:rPr>
          <w:lang w:eastAsia="pt-BR"/>
        </w:rPr>
        <w:t xml:space="preserve">e </w:t>
      </w:r>
      <w:r w:rsidRPr="00B50274">
        <w:rPr>
          <w:i/>
          <w:lang w:eastAsia="pt-BR"/>
        </w:rPr>
        <w:t>Pongo abelii</w:t>
      </w:r>
      <w:r w:rsidR="00C0553C">
        <w:rPr>
          <w:lang w:eastAsia="pt-BR"/>
        </w:rPr>
        <w:t xml:space="preserve"> versão 2, todos eles com </w:t>
      </w:r>
      <w:r w:rsidR="00C0553C">
        <w:t>repetições e regiões de baixa complexidade mascaradas.</w:t>
      </w:r>
    </w:p>
    <w:p w:rsidR="000C70EB" w:rsidRDefault="000C70EB" w:rsidP="000C70EB">
      <w:pPr>
        <w:pStyle w:val="Ttulo3"/>
      </w:pPr>
      <w:bookmarkStart w:id="31" w:name="_Toc427363850"/>
      <w:r>
        <w:t>Busca por regiões anônimas</w:t>
      </w:r>
      <w:bookmarkEnd w:id="31"/>
    </w:p>
    <w:p w:rsidR="00A32E45" w:rsidRPr="00A32E45" w:rsidRDefault="00A32E45" w:rsidP="00A32E45">
      <w:r>
        <w:t>Foram encontrados aproximadamente 247 Mb em regiões anônimas no genoma humano, equivalente a 8% do genoma. Destas regiões, 228 Mb (92,5%) foram mascaradas por serem de baixa complexidade ou representavam bases não identificadas (“N”s). A partir das regiões anônimas restantes (18 Mb, ~0,6% do genoma total)</w:t>
      </w:r>
      <w:r w:rsidR="00FC3782">
        <w:t xml:space="preserve"> foram extraídos </w:t>
      </w:r>
      <w:r w:rsidR="00FC3782" w:rsidRPr="00FC3782">
        <w:t>4233</w:t>
      </w:r>
      <w:r w:rsidR="00FC3782">
        <w:t xml:space="preserve"> locos anônimos putativos, cada um deles com 1 kb de extensão. Os locos putativos encontrados apresentaram uma distribuição cromossomal proporcional ao tamanho da região anônima não mascarada de cada cromossomo (Fig. 2).</w:t>
      </w:r>
    </w:p>
    <w:p w:rsidR="00C0553C" w:rsidRPr="00C0553C" w:rsidRDefault="00C0553C" w:rsidP="00C0553C"/>
    <w:p w:rsidR="006F78BC" w:rsidRDefault="006F78BC" w:rsidP="00FC3782">
      <w:pPr>
        <w:ind w:firstLine="0"/>
        <w:jc w:val="center"/>
      </w:pPr>
      <w:r>
        <w:rPr>
          <w:noProof/>
          <w:lang w:eastAsia="pt-BR"/>
        </w:rPr>
        <w:lastRenderedPageBreak/>
        <w:drawing>
          <wp:inline distT="0" distB="0" distL="0" distR="0">
            <wp:extent cx="5753100" cy="3152775"/>
            <wp:effectExtent l="19050" t="0" r="0" b="0"/>
            <wp:docPr id="2" name="Imagem 1" descr="C:\Users\igor.costa\Desktop\cromossomos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igor.costa\Desktop\cromossomos2.png"/>
                    <pic:cNvPicPr>
                      <a:picLocks noChangeAspect="1" noChangeArrowheads="1"/>
                    </pic:cNvPicPr>
                  </pic:nvPicPr>
                  <pic:blipFill>
                    <a:blip r:embed="rId1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31527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</w:pPr>
      <w:bookmarkStart w:id="32" w:name="_Toc427363767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>
        <w:rPr>
          <w:noProof/>
        </w:rPr>
        <w:t>2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Frequência das topologias observadas</w:t>
      </w:r>
      <w:bookmarkEnd w:id="32"/>
    </w:p>
    <w:p w:rsidR="000C70EB" w:rsidRDefault="000C70EB" w:rsidP="000C70EB">
      <w:pPr>
        <w:pStyle w:val="Ttulo3"/>
      </w:pPr>
      <w:bookmarkStart w:id="33" w:name="_Toc427363851"/>
      <w:r>
        <w:t>Filtragem por conservação e unicidade</w:t>
      </w:r>
      <w:bookmarkEnd w:id="33"/>
    </w:p>
    <w:p w:rsidR="006F78BC" w:rsidRPr="002C6349" w:rsidRDefault="002C6349" w:rsidP="006F78BC">
      <w:r>
        <w:t xml:space="preserve">Os </w:t>
      </w:r>
      <w:r w:rsidRPr="00FC3782">
        <w:t>4233</w:t>
      </w:r>
      <w:r>
        <w:t xml:space="preserve"> locos anônimos putativos encontrados no genoma humano foram usados como </w:t>
      </w:r>
      <w:r w:rsidRPr="002C6349">
        <w:rPr>
          <w:i/>
        </w:rPr>
        <w:t>query</w:t>
      </w:r>
      <w:r>
        <w:t xml:space="preserve"> na busca por homólogos e duplicações em todos os genomas estudados. Nesta busca foram encontrados apenas 304 locos </w:t>
      </w:r>
      <w:r w:rsidR="00F50FF7">
        <w:t xml:space="preserve">anônimos </w:t>
      </w:r>
      <w:r>
        <w:t>que apresentam cópia única e alta identidade em cada um dos genomas.</w:t>
      </w:r>
    </w:p>
    <w:p w:rsidR="002C6349" w:rsidRDefault="00014E11" w:rsidP="002C6349">
      <w:pPr>
        <w:pStyle w:val="Ttulo2"/>
        <w:rPr>
          <w:i/>
        </w:rPr>
      </w:pPr>
      <w:bookmarkStart w:id="34" w:name="_Toc326158586"/>
      <w:bookmarkStart w:id="35" w:name="_Toc326158587"/>
      <w:bookmarkStart w:id="36" w:name="_Toc326158492"/>
      <w:bookmarkStart w:id="37" w:name="_Toc326158588"/>
      <w:bookmarkStart w:id="38" w:name="_Toc326158493"/>
      <w:bookmarkStart w:id="39" w:name="_Toc326158589"/>
      <w:bookmarkStart w:id="40" w:name="_Toc326158494"/>
      <w:bookmarkStart w:id="41" w:name="_Toc326158590"/>
      <w:bookmarkStart w:id="42" w:name="_Toc326158591"/>
      <w:bookmarkStart w:id="43" w:name="_Toc326158592"/>
      <w:bookmarkStart w:id="44" w:name="_Toc326158593"/>
      <w:bookmarkStart w:id="45" w:name="_Toc326158496"/>
      <w:bookmarkStart w:id="46" w:name="_Toc326158594"/>
      <w:bookmarkStart w:id="47" w:name="_Toc326158497"/>
      <w:bookmarkStart w:id="48" w:name="_Toc326158595"/>
      <w:bookmarkStart w:id="49" w:name="_Toc326158498"/>
      <w:bookmarkStart w:id="50" w:name="_Toc326158596"/>
      <w:bookmarkStart w:id="51" w:name="_Toc326158499"/>
      <w:bookmarkStart w:id="52" w:name="_Toc326158597"/>
      <w:bookmarkStart w:id="53" w:name="_Toc326158598"/>
      <w:bookmarkStart w:id="54" w:name="_Toc326158599"/>
      <w:bookmarkStart w:id="55" w:name="_Toc326158600"/>
      <w:bookmarkStart w:id="56" w:name="_Toc326158601"/>
      <w:bookmarkStart w:id="57" w:name="_Toc326158501"/>
      <w:bookmarkStart w:id="58" w:name="_Toc326158602"/>
      <w:bookmarkStart w:id="59" w:name="_Toc326158502"/>
      <w:bookmarkStart w:id="60" w:name="_Toc326158603"/>
      <w:bookmarkStart w:id="61" w:name="_Toc326158503"/>
      <w:bookmarkStart w:id="62" w:name="_Toc326158604"/>
      <w:bookmarkStart w:id="63" w:name="_Toc326158504"/>
      <w:bookmarkStart w:id="64" w:name="_Toc326158605"/>
      <w:bookmarkStart w:id="65" w:name="_Toc326158506"/>
      <w:bookmarkStart w:id="66" w:name="_Toc326158607"/>
      <w:bookmarkStart w:id="67" w:name="_Toc326158608"/>
      <w:bookmarkStart w:id="68" w:name="_Toc326158611"/>
      <w:bookmarkStart w:id="69" w:name="_Toc326158612"/>
      <w:bookmarkStart w:id="70" w:name="_Toc326158613"/>
      <w:bookmarkStart w:id="71" w:name="_Toc326158614"/>
      <w:bookmarkStart w:id="72" w:name="_Toc326158615"/>
      <w:bookmarkStart w:id="73" w:name="_Toc326158616"/>
      <w:bookmarkStart w:id="74" w:name="_Toc326158617"/>
      <w:bookmarkStart w:id="75" w:name="_Toc326158618"/>
      <w:bookmarkStart w:id="76" w:name="_Toc326158619"/>
      <w:bookmarkStart w:id="77" w:name="_Toc326158620"/>
      <w:bookmarkStart w:id="78" w:name="_Toc326158509"/>
      <w:bookmarkStart w:id="79" w:name="_Toc326158624"/>
      <w:bookmarkStart w:id="80" w:name="_Toc326158625"/>
      <w:bookmarkStart w:id="81" w:name="_Toc326158626"/>
      <w:bookmarkStart w:id="82" w:name="_Toc326158627"/>
      <w:bookmarkStart w:id="83" w:name="_Toc326158628"/>
      <w:bookmarkStart w:id="84" w:name="_Toc326158629"/>
      <w:bookmarkStart w:id="85" w:name="_Toc326158630"/>
      <w:bookmarkStart w:id="86" w:name="_Toc326158631"/>
      <w:bookmarkStart w:id="87" w:name="_Toc326158632"/>
      <w:bookmarkStart w:id="88" w:name="_Toc326158633"/>
      <w:bookmarkStart w:id="89" w:name="_Toc326158634"/>
      <w:bookmarkStart w:id="90" w:name="id.570cb5b24e09"/>
      <w:bookmarkStart w:id="91" w:name="_Toc326158635"/>
      <w:bookmarkStart w:id="92" w:name="_Toc427363852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r>
        <w:t xml:space="preserve">Análise dos </w:t>
      </w:r>
      <w:r w:rsidR="003E36D9">
        <w:t>locos anônimos</w:t>
      </w:r>
      <w:r>
        <w:t xml:space="preserve"> de </w:t>
      </w:r>
      <w:r w:rsidRPr="00014E11">
        <w:rPr>
          <w:i/>
        </w:rPr>
        <w:t>Hominidae</w:t>
      </w:r>
      <w:bookmarkEnd w:id="92"/>
    </w:p>
    <w:p w:rsidR="002C6349" w:rsidRPr="002C6349" w:rsidRDefault="009B7F25" w:rsidP="002C6349">
      <w:r>
        <w:t>Do conjunto de</w:t>
      </w:r>
      <w:r w:rsidR="00A03B11">
        <w:t xml:space="preserve"> 304</w:t>
      </w:r>
      <w:r>
        <w:t xml:space="preserve"> ALs gerados foram </w:t>
      </w:r>
      <w:r w:rsidR="004854A1">
        <w:t>aleatoriamente</w:t>
      </w:r>
      <w:r>
        <w:t xml:space="preserve"> selecionados 300 ALs para análise detalhada.</w:t>
      </w:r>
    </w:p>
    <w:p w:rsidR="00014E11" w:rsidRDefault="00014E11" w:rsidP="009B7F25">
      <w:pPr>
        <w:pStyle w:val="Ttulo3"/>
      </w:pPr>
      <w:bookmarkStart w:id="93" w:name="_Toc427363853"/>
      <w:r>
        <w:t xml:space="preserve">Mapeamento dos </w:t>
      </w:r>
      <w:r w:rsidR="003E36D9">
        <w:t>locos anônimos</w:t>
      </w:r>
      <w:r>
        <w:t xml:space="preserve"> por cromossomo</w:t>
      </w:r>
      <w:bookmarkEnd w:id="93"/>
    </w:p>
    <w:p w:rsidR="009B7F25" w:rsidRPr="009B7F25" w:rsidRDefault="009B7F25" w:rsidP="009B7F25">
      <w:r>
        <w:t>A distribuição de ALs no genoma foi similar a distribuição de ALs putativos (Fig. 3) apresentando uma relação linear entre o tamanho e o número de ALs para a maioria dos cromossomos.</w:t>
      </w:r>
    </w:p>
    <w:p w:rsidR="006F78BC" w:rsidRDefault="006F78BC" w:rsidP="00FC3782">
      <w:pPr>
        <w:ind w:firstLine="0"/>
        <w:jc w:val="center"/>
      </w:pPr>
      <w:r w:rsidRPr="006F78BC">
        <w:rPr>
          <w:noProof/>
          <w:lang w:eastAsia="pt-BR"/>
        </w:rPr>
        <w:lastRenderedPageBreak/>
        <w:drawing>
          <wp:inline distT="0" distB="0" distL="0" distR="0">
            <wp:extent cx="5753100" cy="2295525"/>
            <wp:effectExtent l="19050" t="0" r="0" b="0"/>
            <wp:docPr id="5" name="Imagem 2" descr="C:\Users\igor.costa\Desktop\Chromosome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igor.costa\Desktop\Chromosomes.png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22955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</w:pPr>
      <w:bookmarkStart w:id="94" w:name="_Toc427363768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>
        <w:rPr>
          <w:noProof/>
        </w:rPr>
        <w:t>3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Distribuição dos ALs encontrados</w:t>
      </w:r>
      <w:bookmarkEnd w:id="94"/>
    </w:p>
    <w:p w:rsidR="006F78BC" w:rsidRPr="006F78BC" w:rsidRDefault="006F78BC" w:rsidP="006F78BC"/>
    <w:p w:rsidR="00014E11" w:rsidRDefault="00014E11" w:rsidP="00014E11">
      <w:pPr>
        <w:pStyle w:val="Ttulo3"/>
      </w:pPr>
      <w:bookmarkStart w:id="95" w:name="_Toc427363854"/>
      <w:r>
        <w:t>Modelos de substituição</w:t>
      </w:r>
      <w:bookmarkEnd w:id="95"/>
    </w:p>
    <w:p w:rsidR="009B7F25" w:rsidRPr="00B530C1" w:rsidRDefault="005C6341" w:rsidP="009B7F25">
      <w:r>
        <w:t xml:space="preserve">Os 300 ALs foram submetidos a predição de modelos de substituição usando o programa </w:t>
      </w:r>
      <w:r w:rsidRPr="005C6341">
        <w:rPr>
          <w:i/>
        </w:rPr>
        <w:t>modeltest</w:t>
      </w:r>
      <w:r w:rsidR="004854A1" w:rsidRPr="004854A1">
        <w:t xml:space="preserve"> </w:t>
      </w:r>
      <w:r w:rsidR="00B530C1">
        <w:t>(Fig. 4)</w:t>
      </w:r>
      <w:r w:rsidRPr="005C6341">
        <w:t>.</w:t>
      </w:r>
      <w:r>
        <w:t xml:space="preserve"> A </w:t>
      </w:r>
      <w:r w:rsidR="004854A1">
        <w:t xml:space="preserve">grande maioria dos ALs </w:t>
      </w:r>
      <w:r>
        <w:t xml:space="preserve">(XX/XX) </w:t>
      </w:r>
      <w:r w:rsidR="00B530C1">
        <w:t xml:space="preserve">foi </w:t>
      </w:r>
      <w:r w:rsidR="004854A1">
        <w:t>mais bem</w:t>
      </w:r>
      <w:r w:rsidR="00B530C1">
        <w:t xml:space="preserve"> representada pelo modelo HKY (</w:t>
      </w:r>
      <w:r w:rsidR="00B530C1" w:rsidRPr="00B530C1">
        <w:t xml:space="preserve">Hasegawa, Kishino </w:t>
      </w:r>
      <w:r w:rsidR="004854A1">
        <w:t>e</w:t>
      </w:r>
      <w:r w:rsidR="00B530C1" w:rsidRPr="00B530C1">
        <w:t xml:space="preserve"> Yano</w:t>
      </w:r>
      <w:r w:rsidR="00B530C1">
        <w:t xml:space="preserve">) </w:t>
      </w:r>
      <w:r w:rsidR="00C90FE7">
        <w:fldChar w:fldCharType="begin"/>
      </w:r>
      <w:r w:rsidR="00B530C1">
        <w:instrText xml:space="preserve"> ADDIN EN.CITE &lt;EndNote&gt;&lt;Cite&gt;&lt;Author&gt;Hasegawa&lt;/Author&gt;&lt;Year&gt;1985&lt;/Year&gt;&lt;RecNum&gt;261&lt;/RecNum&gt;&lt;DisplayText&gt;[24]&lt;/DisplayText&gt;&lt;record&gt;&lt;rec-number&gt;261&lt;/rec-number&gt;&lt;foreign-keys&gt;&lt;key app="EN" db-id="0v5ve0web5stsve0pag50fr9fesedfrdzd20"&gt;261&lt;/key&gt;&lt;/foreign-keys&gt;&lt;ref-type name="Journal Article"&gt;17&lt;/ref-type&gt;&lt;contributors&gt;&lt;authors&gt;&lt;author&gt;Hasegawa, M.&lt;/author&gt;&lt;author&gt;Kishino, H.&lt;/author&gt;&lt;author&gt;Yano, T.&lt;/author&gt;&lt;/authors&gt;&lt;/contributors&gt;&lt;titles&gt;&lt;title&gt;Dating of the human-ape splitting by a molecular clock of mitochondrial DNA&lt;/title&gt;&lt;secondary-title&gt;J Mol Evol&lt;/secondary-title&gt;&lt;alt-title&gt;Journal of molecular evolution&lt;/alt-title&gt;&lt;/titles&gt;&lt;pages&gt;160-74&lt;/pages&gt;&lt;volume&gt;22&lt;/volume&gt;&lt;number&gt;2&lt;/number&gt;&lt;edition&gt;1985/01/01&lt;/edition&gt;&lt;keywords&gt;&lt;keyword&gt;Animals&lt;/keyword&gt;&lt;keyword&gt;*Biological Evolution&lt;/keyword&gt;&lt;keyword&gt;DNA, Mitochondrial/*genetics&lt;/keyword&gt;&lt;keyword&gt;Genes&lt;/keyword&gt;&lt;keyword&gt;Haplorhini/*genetics&lt;/keyword&gt;&lt;keyword&gt;Humans&lt;/keyword&gt;&lt;keyword&gt;Mathematics&lt;/keyword&gt;&lt;keyword&gt;Models, Genetic&lt;/keyword&gt;&lt;keyword&gt;Nucleic Acid Hybridization&lt;/keyword&gt;&lt;keyword&gt;Primates/*genetics&lt;/keyword&gt;&lt;keyword&gt;Proteins/genetics&lt;/keyword&gt;&lt;keyword&gt;Species Specificity&lt;/keyword&gt;&lt;/keywords&gt;&lt;dates&gt;&lt;year&gt;1985&lt;/year&gt;&lt;/dates&gt;&lt;isbn&gt;0022-2844 (Print)&amp;#xD;0022-2844 (Linking)&lt;/isbn&gt;&lt;accession-num&gt;3934395&lt;/accession-num&gt;&lt;work-type&gt;Comparative Study&amp;#xD;Research Support, Non-U.S. Gov&amp;apos;t&lt;/work-type&gt;&lt;urls&gt;&lt;related-urls&gt;&lt;url&gt;http://www.ncbi.nlm.nih.gov/pubmed/3934395&lt;/url&gt;&lt;/related-urls&gt;&lt;/urls&gt;&lt;language&gt;eng&lt;/language&gt;&lt;/record&gt;&lt;/Cite&gt;&lt;/EndNote&gt;</w:instrText>
      </w:r>
      <w:r w:rsidR="00C90FE7">
        <w:fldChar w:fldCharType="separate"/>
      </w:r>
      <w:r w:rsidR="00B530C1">
        <w:rPr>
          <w:noProof/>
        </w:rPr>
        <w:t>[</w:t>
      </w:r>
      <w:hyperlink w:anchor="_ENREF_24" w:tooltip="Hasegawa, 1985 #261" w:history="1">
        <w:r w:rsidR="00B530C1">
          <w:rPr>
            <w:noProof/>
          </w:rPr>
          <w:t>24</w:t>
        </w:r>
      </w:hyperlink>
      <w:r w:rsidR="00B530C1">
        <w:rPr>
          <w:noProof/>
        </w:rPr>
        <w:t>]</w:t>
      </w:r>
      <w:r w:rsidR="00C90FE7">
        <w:fldChar w:fldCharType="end"/>
      </w:r>
      <w:r w:rsidR="00B530C1">
        <w:t xml:space="preserve"> que consiste em apenas </w:t>
      </w:r>
      <w:r w:rsidR="004854A1">
        <w:t>cinco</w:t>
      </w:r>
      <w:r w:rsidR="00B530C1">
        <w:t xml:space="preserve"> parâmetros, um para cada base e um para a taxa de transição/transversão (Ti/Tv). Este resultado demonstra que as regiões anônimas do genoma de </w:t>
      </w:r>
      <w:r w:rsidR="00B530C1">
        <w:rPr>
          <w:i/>
        </w:rPr>
        <w:t>Hominidae</w:t>
      </w:r>
      <w:r w:rsidR="00B530C1">
        <w:t xml:space="preserve"> estão sujeitas, basicamente, a um modo de evolução simples, compatível com a hipótese de evolução neutra.</w:t>
      </w:r>
    </w:p>
    <w:p w:rsidR="006F78BC" w:rsidRDefault="006F78BC" w:rsidP="00FC3782">
      <w:pPr>
        <w:ind w:firstLine="0"/>
        <w:jc w:val="center"/>
      </w:pPr>
      <w:r>
        <w:rPr>
          <w:noProof/>
          <w:lang w:eastAsia="pt-BR"/>
        </w:rPr>
        <w:lastRenderedPageBreak/>
        <w:drawing>
          <wp:inline distT="0" distB="0" distL="0" distR="0">
            <wp:extent cx="5753100" cy="5391150"/>
            <wp:effectExtent l="19050" t="0" r="0" b="0"/>
            <wp:docPr id="6" name="Imagem 3" descr="C:\Users\igor.costa\Desktop\Model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igor.costa\Desktop\Models.png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53911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</w:pPr>
      <w:bookmarkStart w:id="96" w:name="_Toc427363769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>
        <w:rPr>
          <w:noProof/>
        </w:rPr>
        <w:t>4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Modelos de substituição preditos</w:t>
      </w:r>
      <w:bookmarkEnd w:id="96"/>
    </w:p>
    <w:p w:rsidR="006F78BC" w:rsidRPr="006F78BC" w:rsidRDefault="006F78BC" w:rsidP="006F78BC"/>
    <w:p w:rsidR="00014E11" w:rsidRDefault="00014E11" w:rsidP="00014E11">
      <w:pPr>
        <w:pStyle w:val="Ttulo3"/>
      </w:pPr>
      <w:bookmarkStart w:id="97" w:name="_Toc427363855"/>
      <w:r>
        <w:t>Filogenia</w:t>
      </w:r>
      <w:bookmarkEnd w:id="97"/>
    </w:p>
    <w:p w:rsidR="00403D0B" w:rsidRDefault="00403D0B" w:rsidP="00D04D8D">
      <w:pPr>
        <w:ind w:firstLine="0"/>
      </w:pPr>
    </w:p>
    <w:p w:rsidR="00D04D8D" w:rsidRDefault="00D04D8D" w:rsidP="00D04D8D">
      <w:pPr>
        <w:pStyle w:val="Legenda"/>
        <w:rPr>
          <w:noProof/>
        </w:rPr>
      </w:pPr>
    </w:p>
    <w:p w:rsidR="00403D0B" w:rsidRPr="00403D0B" w:rsidRDefault="00403D0B" w:rsidP="00403D0B">
      <w:bookmarkStart w:id="98" w:name="_GoBack"/>
      <w:bookmarkEnd w:id="98"/>
    </w:p>
    <w:p w:rsidR="00014E11" w:rsidRDefault="00014E11" w:rsidP="00014E11">
      <w:pPr>
        <w:pStyle w:val="Ttulo3"/>
      </w:pPr>
      <w:bookmarkStart w:id="99" w:name="_Toc427363856"/>
      <w:r>
        <w:lastRenderedPageBreak/>
        <w:t>Estimativa da população efetiva e tempo de divergência</w:t>
      </w:r>
      <w:bookmarkEnd w:id="99"/>
    </w:p>
    <w:p w:rsidR="006F78BC" w:rsidRDefault="006F78BC" w:rsidP="00FC3782">
      <w:pPr>
        <w:ind w:firstLine="0"/>
        <w:jc w:val="center"/>
      </w:pPr>
      <w:r>
        <w:rPr>
          <w:noProof/>
          <w:lang w:eastAsia="pt-BR"/>
        </w:rPr>
        <w:drawing>
          <wp:inline distT="0" distB="0" distL="0" distR="0">
            <wp:extent cx="4724400" cy="4010025"/>
            <wp:effectExtent l="19050" t="0" r="0" b="0"/>
            <wp:docPr id="7" name="Imagem 4" descr="C:\Users\igor.costa\Desktop\DivergenceTim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igor.costa\Desktop\DivergenceTime.png"/>
                    <pic:cNvPicPr>
                      <a:picLocks noChangeAspect="1" noChangeArrowheads="1"/>
                    </pic:cNvPicPr>
                  </pic:nvPicPr>
                  <pic:blipFill>
                    <a:blip r:embed="rId1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24400" cy="40100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  <w:rPr>
          <w:noProof/>
        </w:rPr>
      </w:pPr>
      <w:bookmarkStart w:id="100" w:name="_Toc427363770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>
        <w:rPr>
          <w:noProof/>
        </w:rPr>
        <w:t>5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 xml:space="preserve">Estimativa do tempo de divergência dos </w:t>
      </w:r>
      <w:r>
        <w:rPr>
          <w:i/>
          <w:noProof/>
        </w:rPr>
        <w:t>Hominidae</w:t>
      </w:r>
      <w:bookmarkEnd w:id="100"/>
    </w:p>
    <w:p w:rsidR="006F78BC" w:rsidRDefault="006F78BC" w:rsidP="006F78BC"/>
    <w:p w:rsidR="006F78BC" w:rsidRDefault="006F78BC" w:rsidP="00FC3782">
      <w:pPr>
        <w:jc w:val="center"/>
      </w:pPr>
      <w:r>
        <w:rPr>
          <w:noProof/>
          <w:lang w:eastAsia="pt-BR"/>
        </w:rPr>
        <w:lastRenderedPageBreak/>
        <w:drawing>
          <wp:inline distT="0" distB="0" distL="0" distR="0">
            <wp:extent cx="5219700" cy="4238625"/>
            <wp:effectExtent l="19050" t="0" r="0" b="0"/>
            <wp:docPr id="8" name="Imagem 5" descr="C:\Users\igor.costa\Desktop\PopulationSize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igor.costa\Desktop\PopulationSizes.png"/>
                    <pic:cNvPicPr>
                      <a:picLocks noChangeAspect="1" noChangeArrowheads="1"/>
                    </pic:cNvPicPr>
                  </pic:nvPicPr>
                  <pic:blipFill>
                    <a:blip r:embed="rId1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42386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A03B11">
      <w:pPr>
        <w:jc w:val="center"/>
      </w:pPr>
      <w:bookmarkStart w:id="101" w:name="_Toc427363771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>
        <w:rPr>
          <w:noProof/>
        </w:rPr>
        <w:t>6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Estimativa do tamanho efetivo de população</w:t>
      </w:r>
      <w:bookmarkEnd w:id="101"/>
    </w:p>
    <w:p w:rsidR="00014E11" w:rsidRDefault="00014E11" w:rsidP="00014E11">
      <w:pPr>
        <w:pStyle w:val="Ttulo3"/>
      </w:pPr>
      <w:bookmarkStart w:id="102" w:name="_Toc427363857"/>
      <w:r>
        <w:t>Teste de neutralidade</w:t>
      </w:r>
      <w:bookmarkEnd w:id="102"/>
    </w:p>
    <w:p w:rsidR="006F78BC" w:rsidRDefault="006F78BC" w:rsidP="00FC3782">
      <w:pPr>
        <w:ind w:firstLine="0"/>
        <w:jc w:val="center"/>
      </w:pPr>
      <w:r>
        <w:rPr>
          <w:noProof/>
          <w:lang w:eastAsia="pt-BR"/>
        </w:rPr>
        <w:drawing>
          <wp:inline distT="0" distB="0" distL="0" distR="0">
            <wp:extent cx="5753100" cy="3257550"/>
            <wp:effectExtent l="19050" t="0" r="0" b="0"/>
            <wp:docPr id="9" name="Imagem 6" descr="C:\Users\igor.costa\Desktop\thesis\TiTv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igor.costa\Desktop\thesis\TiTv.png"/>
                    <pic:cNvPicPr>
                      <a:picLocks noChangeAspect="1" noChangeArrowheads="1"/>
                    </pic:cNvPicPr>
                  </pic:nvPicPr>
                  <pic:blipFill>
                    <a:blip r:embed="rId1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32575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F4F8B" w:rsidRPr="006F78BC" w:rsidRDefault="00DF4F8B" w:rsidP="00DF4F8B">
      <w:pPr>
        <w:jc w:val="center"/>
      </w:pPr>
      <w:bookmarkStart w:id="103" w:name="_Toc427363772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>
        <w:rPr>
          <w:noProof/>
        </w:rPr>
        <w:t>7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Histograma dos valores de Ti/Tv encontrados</w:t>
      </w:r>
      <w:bookmarkEnd w:id="103"/>
    </w:p>
    <w:p w:rsidR="00EF46A3" w:rsidRPr="00C63065" w:rsidRDefault="00DD3516" w:rsidP="00EF46A3">
      <w:pPr>
        <w:pStyle w:val="Ttulo1semnumerao"/>
      </w:pPr>
      <w:bookmarkStart w:id="104" w:name="_Toc427363858"/>
      <w:r>
        <w:lastRenderedPageBreak/>
        <w:t>5</w:t>
      </w:r>
      <w:r>
        <w:tab/>
      </w:r>
      <w:r w:rsidR="00EF46A3" w:rsidRPr="00C63065">
        <w:t>Conclusão</w:t>
      </w:r>
      <w:bookmarkEnd w:id="104"/>
    </w:p>
    <w:p w:rsidR="00EF46A3" w:rsidRDefault="00EF46A3" w:rsidP="00EF46A3">
      <w:r>
        <w:t>Normal normal normal</w:t>
      </w:r>
    </w:p>
    <w:p w:rsidR="00EF46A3" w:rsidRDefault="00EF46A3" w:rsidP="00EF46A3">
      <w:pPr>
        <w:pStyle w:val="Ttulo1semnumerao"/>
      </w:pPr>
      <w:bookmarkStart w:id="105" w:name="_Toc427363859"/>
      <w:r w:rsidRPr="001B18F8">
        <w:lastRenderedPageBreak/>
        <w:t>Referências</w:t>
      </w:r>
      <w:bookmarkEnd w:id="29"/>
      <w:bookmarkEnd w:id="105"/>
    </w:p>
    <w:p w:rsidR="00EF46A3" w:rsidRDefault="00EF46A3" w:rsidP="00EF46A3">
      <w:pPr>
        <w:pStyle w:val="Ttulo1semnumerao"/>
      </w:pPr>
      <w:bookmarkStart w:id="106" w:name="_Toc427363860"/>
      <w:r>
        <w:lastRenderedPageBreak/>
        <w:t>Glossário</w:t>
      </w:r>
      <w:bookmarkEnd w:id="106"/>
    </w:p>
    <w:p w:rsidR="00EF46A3" w:rsidRDefault="00EF46A3" w:rsidP="00EF46A3">
      <w:r>
        <w:t>Relação de palavras ou expressões técnicas de uso restrito ou de sentido obscuro, utilizadas no texto, acompanhadas das respectivas definições. É um elemento opcional, elaborado em ordem alfabética.</w:t>
      </w:r>
    </w:p>
    <w:p w:rsidR="00487D55" w:rsidRDefault="00A03B11" w:rsidP="00EF46A3">
      <w:r>
        <w:t>Alinhamento múltiplo</w:t>
      </w:r>
    </w:p>
    <w:p w:rsidR="00500BC0" w:rsidRDefault="00500BC0" w:rsidP="00EF46A3">
      <w:r>
        <w:t>FASTA</w:t>
      </w:r>
    </w:p>
    <w:p w:rsidR="00500BC0" w:rsidRDefault="00500BC0" w:rsidP="00EF46A3">
      <w:pPr>
        <w:rPr>
          <w:i/>
        </w:rPr>
      </w:pPr>
      <w:r>
        <w:rPr>
          <w:i/>
        </w:rPr>
        <w:t>Query</w:t>
      </w:r>
    </w:p>
    <w:p w:rsidR="00500BC0" w:rsidRPr="00307B48" w:rsidRDefault="00500BC0" w:rsidP="00EF46A3"/>
    <w:p w:rsidR="00EF46A3" w:rsidRDefault="00EF46A3" w:rsidP="00EF46A3">
      <w:pPr>
        <w:pStyle w:val="Ttulo1semnumerao"/>
      </w:pPr>
      <w:bookmarkStart w:id="107" w:name="_Toc427363861"/>
      <w:r>
        <w:lastRenderedPageBreak/>
        <w:t>Anexos</w:t>
      </w:r>
      <w:bookmarkEnd w:id="107"/>
    </w:p>
    <w:p w:rsidR="00EF46A3" w:rsidRPr="00FC3782" w:rsidRDefault="00EF46A3" w:rsidP="00014E11">
      <w:pPr>
        <w:pStyle w:val="Ttulo2semnumerao"/>
      </w:pPr>
      <w:bookmarkStart w:id="108" w:name="_Toc427363862"/>
      <w:r w:rsidRPr="003D0993">
        <w:t xml:space="preserve">ANEXO </w:t>
      </w:r>
      <w:r w:rsidR="00FC3782" w:rsidRPr="003D0993">
        <w:t xml:space="preserve">A </w:t>
      </w:r>
      <w:r w:rsidR="00FC3782">
        <w:t>– DECAIMENTO</w:t>
      </w:r>
      <w:r w:rsidR="00D90047">
        <w:t xml:space="preserve"> exponencial do custo de sequenciamento</w:t>
      </w:r>
      <w:bookmarkEnd w:id="108"/>
    </w:p>
    <w:p w:rsidR="00D90047" w:rsidRPr="00D90047" w:rsidRDefault="00D90047" w:rsidP="00D90047"/>
    <w:p w:rsidR="00D90047" w:rsidRDefault="00D90047" w:rsidP="00FC3782">
      <w:pPr>
        <w:ind w:firstLine="0"/>
        <w:jc w:val="center"/>
      </w:pPr>
      <w:r>
        <w:rPr>
          <w:noProof/>
          <w:lang w:eastAsia="pt-BR"/>
        </w:rPr>
        <w:drawing>
          <wp:inline distT="0" distB="0" distL="0" distR="0">
            <wp:extent cx="5760085" cy="431990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stpermegabase_apr2015.jp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4319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0047" w:rsidRPr="00574333" w:rsidRDefault="00D90047" w:rsidP="00574333">
      <w:pPr>
        <w:pStyle w:val="Figura"/>
        <w:rPr>
          <w:lang w:val="pt-BR"/>
        </w:rPr>
      </w:pPr>
      <w:r w:rsidRPr="00D90047">
        <w:rPr>
          <w:lang w:val="pt-BR"/>
        </w:rPr>
        <w:t>Extraído de http://</w:t>
      </w:r>
      <w:r w:rsidR="00574333">
        <w:rPr>
          <w:lang w:val="pt-BR"/>
        </w:rPr>
        <w:t>www.genome.gov/sequencingcosts/</w:t>
      </w:r>
    </w:p>
    <w:p w:rsidR="00EF46A3" w:rsidRDefault="00EF46A3" w:rsidP="00EF46A3">
      <w:pPr>
        <w:pStyle w:val="Ttulo1semnumerao"/>
      </w:pPr>
      <w:bookmarkStart w:id="109" w:name="_Toc427363863"/>
      <w:r>
        <w:lastRenderedPageBreak/>
        <w:t>Apêndices</w:t>
      </w:r>
      <w:bookmarkEnd w:id="109"/>
    </w:p>
    <w:p w:rsidR="00EF46A3" w:rsidRPr="00403D0B" w:rsidRDefault="00EF46A3" w:rsidP="00EF46A3">
      <w:r w:rsidRPr="00403D0B">
        <w:t>Elemento opcional que consiste em um texto ou documento elaborado pelo autor, a fim de complementar sua argumentação,sem prejuízo da unidade nuclear do trabalho.</w:t>
      </w:r>
    </w:p>
    <w:p w:rsidR="00EF46A3" w:rsidRDefault="00EF46A3" w:rsidP="00EF46A3">
      <w:pPr>
        <w:pStyle w:val="Ttulo2semnumerao"/>
      </w:pPr>
      <w:bookmarkStart w:id="110" w:name="_Toc427363864"/>
      <w:r>
        <w:t xml:space="preserve">APÊNDICE A – </w:t>
      </w:r>
      <w:r w:rsidR="00DF4F8B">
        <w:t>Sumário dos resultados encontrados</w:t>
      </w:r>
      <w:bookmarkEnd w:id="110"/>
    </w:p>
    <w:p w:rsidR="00DF4F8B" w:rsidRPr="00FE360F" w:rsidRDefault="00DF4F8B" w:rsidP="00DF4F8B">
      <w:pPr>
        <w:pStyle w:val="Legenda"/>
      </w:pPr>
      <w:bookmarkStart w:id="111" w:name="_Toc427363774"/>
      <w:r>
        <w:t>Tabela</w:t>
      </w:r>
      <w:r w:rsidR="00C90FE7">
        <w:fldChar w:fldCharType="begin"/>
      </w:r>
      <w:r w:rsidR="00EF544D">
        <w:instrText xml:space="preserve"> SEQ Quadro \* ARABIC </w:instrText>
      </w:r>
      <w:r w:rsidR="00C90FE7">
        <w:fldChar w:fldCharType="separate"/>
      </w:r>
      <w:r>
        <w:rPr>
          <w:noProof/>
        </w:rPr>
        <w:t>1</w:t>
      </w:r>
      <w:r w:rsidR="00C90FE7">
        <w:rPr>
          <w:noProof/>
        </w:rPr>
        <w:fldChar w:fldCharType="end"/>
      </w:r>
      <w:r w:rsidRPr="00FE360F">
        <w:t>:</w:t>
      </w:r>
      <w:r>
        <w:t xml:space="preserve"> Sumário dos resultados encontrados</w:t>
      </w:r>
      <w:bookmarkEnd w:id="111"/>
    </w:p>
    <w:tbl>
      <w:tblPr>
        <w:tblW w:w="9144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20"/>
      </w:tblPr>
      <w:tblGrid>
        <w:gridCol w:w="1314"/>
        <w:gridCol w:w="1530"/>
        <w:gridCol w:w="1260"/>
        <w:gridCol w:w="1243"/>
        <w:gridCol w:w="1156"/>
        <w:gridCol w:w="1219"/>
        <w:gridCol w:w="1422"/>
      </w:tblGrid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ID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Cromossomo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Posição Inicial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Posição Final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opologia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i/Tv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Modelo de Substituição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874451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874551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5079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5089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7257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7267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810890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810990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748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758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82723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82823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361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371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1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2890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2900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1414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1424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934301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934401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14404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14414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3267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3277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53448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53548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7522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7532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0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82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92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9584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9594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83804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83904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771589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771689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4243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4253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6582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6592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7248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7258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52432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52532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72739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72839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7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84505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84605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69101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69111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49552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49652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8848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8858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4653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4662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6367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6467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3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6656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6666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33731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33831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4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3859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3869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180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190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640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650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6267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6277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83512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83612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34263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34273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2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3869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3879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9311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9321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38293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38393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5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4825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4835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938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948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6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4846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4856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29670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29770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1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55109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55119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2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2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793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803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6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3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3510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3520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59713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59813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7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13269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13369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93123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93223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0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1433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1443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2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49003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49102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4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5075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5085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1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22752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22852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7993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8003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48811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48911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6507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6517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2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494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504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5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06129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06229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0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9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952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962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989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999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94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159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169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7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2384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2394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7379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7389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9737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9747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60228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60328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6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176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276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743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753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39996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40096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12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6323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6333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1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26263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26363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2552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2562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2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5634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5644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3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839582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839682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1432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1442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388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487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9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8956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8966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9516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9616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29715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29815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34900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35000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5561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5571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7413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7423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9490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9500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2268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2278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0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354027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354127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1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1132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1142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8378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8388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1272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1282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3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8833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8843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.7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3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2811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2821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598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608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5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21936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22036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9971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9981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7556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7656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9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9860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9960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1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1144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1154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4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159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169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1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165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3305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3315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7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41174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41274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4310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4320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1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107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117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00047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00147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0314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0413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4223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4233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7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6526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6536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86123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86223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20724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20824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42395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42495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1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7873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7883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38021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38031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3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914431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914531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3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71018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71028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4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54393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54493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75503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75603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9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406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415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417407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417507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51648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51658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40537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40637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2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99554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99654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3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34829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34839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3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2417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2427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088013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088113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64229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64239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4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128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228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3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55284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55384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4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8261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8361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631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641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7711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7811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7234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7244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93015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93115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1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05127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05137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1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7643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7653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7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3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0109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0119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215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1163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1263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7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155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165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2065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2164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1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79216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79316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70827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70927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3962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3972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5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89711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89811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4785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4884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6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06955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07055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1851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1861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33981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34081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56725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56735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6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2171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2181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0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40489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40588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6059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6069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5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8232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8242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7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917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927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0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3041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3051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0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0260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0270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2351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2361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37648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37658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5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40562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40662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63514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63524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9433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9443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382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392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2474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2484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68951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69050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89484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89584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0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142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152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43419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43519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5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5640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5650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7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76548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76648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17567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17667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573238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573338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03772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03872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2581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2591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264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6958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6968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8932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8942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0636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0736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3108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3118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3476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3486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493571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493671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3141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3151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6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950530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950630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6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1692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1702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018389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018489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3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1186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1286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7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1499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1598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32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42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80718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80818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0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77801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77811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1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63152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63252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8503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8513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168417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168517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5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5486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5496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7516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7526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7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7066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7076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9499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9509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0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24173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24273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138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148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2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6333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6343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3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12965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13065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0864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0874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4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8240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8250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9174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9184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384523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384623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75161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75261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65980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65989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781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791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78095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78195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1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841523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841623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3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31547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31647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1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9335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9345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9865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9875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16445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16545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3908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3918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0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76383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76483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2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98859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98959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22906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23006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4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5785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5795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079382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079482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09994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0004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6522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6532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4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6493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6503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5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85827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85927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7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0633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0733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963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973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060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070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034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134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209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309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661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761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87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97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743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753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8650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8750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0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0685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0785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175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185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0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3179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3279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760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770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110765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110865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2071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2081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7980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7990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2676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2776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3323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3423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8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0947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0957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54976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55076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381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391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8859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8869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3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8467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8477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53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611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621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61468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61478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5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5968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6068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516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526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686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696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4742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4752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6908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6918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6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88878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88978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6326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6336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8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7141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7241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6696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6706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8834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8844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0004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0014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0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778140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778240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2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591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601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0104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0114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4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53460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53560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4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920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930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8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6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7232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7241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6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364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374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430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440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507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517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0537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0637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095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105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3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1894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1904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4121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4131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575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585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3519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3529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9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63829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63839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0933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0943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2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67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77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184977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185077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0441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0451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5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0834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0844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0758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0768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3567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3577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9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291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301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242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252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2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68005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68105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3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8969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8979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3204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3214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89862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89962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5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164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174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6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6977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6987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6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2078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2088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48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58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5896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5906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8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09606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09706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88885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88895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3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17007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17107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3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61213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61313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15807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15817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4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131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141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5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6685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6785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5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709470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709570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89529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89629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.2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814521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814621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8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282329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282429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51173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51273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</w:tbl>
    <w:p w:rsidR="00DF4F8B" w:rsidRDefault="00DF4F8B">
      <w:pPr>
        <w:rPr>
          <w:lang w:val="en-US"/>
        </w:rPr>
      </w:pPr>
    </w:p>
    <w:p w:rsidR="00DF4F8B" w:rsidRDefault="00DF4F8B">
      <w:pPr>
        <w:spacing w:after="160" w:line="259" w:lineRule="auto"/>
        <w:ind w:firstLine="0"/>
        <w:jc w:val="left"/>
        <w:rPr>
          <w:lang w:val="en-US"/>
        </w:rPr>
      </w:pPr>
      <w:r>
        <w:rPr>
          <w:lang w:val="en-US"/>
        </w:rPr>
        <w:br w:type="page"/>
      </w:r>
    </w:p>
    <w:p w:rsidR="009B01DC" w:rsidRPr="002F01FA" w:rsidRDefault="009B01DC">
      <w:pPr>
        <w:rPr>
          <w:lang w:val="en-US"/>
        </w:rPr>
      </w:pPr>
    </w:p>
    <w:p w:rsidR="00B530C1" w:rsidRPr="00B530C1" w:rsidRDefault="00C90FE7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r>
        <w:fldChar w:fldCharType="begin"/>
      </w:r>
      <w:r w:rsidR="009B01DC" w:rsidRPr="002F01FA">
        <w:rPr>
          <w:lang w:val="en-US"/>
        </w:rPr>
        <w:instrText xml:space="preserve"> ADDIN EN.REFLIST </w:instrText>
      </w:r>
      <w:r>
        <w:fldChar w:fldCharType="separate"/>
      </w:r>
      <w:bookmarkStart w:id="112" w:name="_ENREF_1"/>
      <w:r w:rsidR="00B530C1" w:rsidRPr="00B530C1">
        <w:rPr>
          <w:rFonts w:ascii="Calibri" w:hAnsi="Calibri"/>
          <w:noProof/>
          <w:lang w:val="en-US"/>
        </w:rPr>
        <w:t>1.</w:t>
      </w:r>
      <w:r w:rsidR="00B530C1" w:rsidRPr="00B530C1">
        <w:rPr>
          <w:rFonts w:ascii="Calibri" w:hAnsi="Calibri"/>
          <w:noProof/>
          <w:lang w:val="en-US"/>
        </w:rPr>
        <w:tab/>
        <w:t xml:space="preserve">Kuska, B. Beer, bethesda, and biology: How "genomics" came into being. </w:t>
      </w:r>
      <w:r w:rsidR="00B530C1" w:rsidRPr="00B530C1">
        <w:rPr>
          <w:rFonts w:ascii="Calibri" w:hAnsi="Calibri"/>
          <w:i/>
          <w:noProof/>
          <w:lang w:val="en-US"/>
        </w:rPr>
        <w:t xml:space="preserve">J Natl Cancer Inst </w:t>
      </w:r>
      <w:r w:rsidR="00B530C1" w:rsidRPr="00B530C1">
        <w:rPr>
          <w:rFonts w:ascii="Calibri" w:hAnsi="Calibri"/>
          <w:b/>
          <w:noProof/>
          <w:lang w:val="en-US"/>
        </w:rPr>
        <w:t>1998</w:t>
      </w:r>
      <w:r w:rsidR="00B530C1" w:rsidRPr="00B530C1">
        <w:rPr>
          <w:rFonts w:ascii="Calibri" w:hAnsi="Calibri"/>
          <w:noProof/>
          <w:lang w:val="en-US"/>
        </w:rPr>
        <w:t xml:space="preserve">, </w:t>
      </w:r>
      <w:r w:rsidR="00B530C1" w:rsidRPr="00B530C1">
        <w:rPr>
          <w:rFonts w:ascii="Calibri" w:hAnsi="Calibri"/>
          <w:i/>
          <w:noProof/>
          <w:lang w:val="en-US"/>
        </w:rPr>
        <w:t>90</w:t>
      </w:r>
      <w:r w:rsidR="00B530C1" w:rsidRPr="00B530C1">
        <w:rPr>
          <w:rFonts w:ascii="Calibri" w:hAnsi="Calibri"/>
          <w:noProof/>
          <w:lang w:val="en-US"/>
        </w:rPr>
        <w:t>, 93.</w:t>
      </w:r>
      <w:bookmarkEnd w:id="112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3" w:name="_ENREF_2"/>
      <w:r w:rsidRPr="00B530C1">
        <w:rPr>
          <w:rFonts w:ascii="Calibri" w:hAnsi="Calibri"/>
          <w:noProof/>
          <w:lang w:val="en-US"/>
        </w:rPr>
        <w:t>2.</w:t>
      </w:r>
      <w:r w:rsidRPr="00B530C1">
        <w:rPr>
          <w:rFonts w:ascii="Calibri" w:hAnsi="Calibri"/>
          <w:noProof/>
          <w:lang w:val="en-US"/>
        </w:rPr>
        <w:tab/>
        <w:t xml:space="preserve">Schuster, S.C. Next-generation sequencing transforms today's biology. </w:t>
      </w:r>
      <w:r w:rsidRPr="00B530C1">
        <w:rPr>
          <w:rFonts w:ascii="Calibri" w:hAnsi="Calibri"/>
          <w:i/>
          <w:noProof/>
          <w:lang w:val="en-US"/>
        </w:rPr>
        <w:t xml:space="preserve">Nat Methods </w:t>
      </w:r>
      <w:r w:rsidRPr="00B530C1">
        <w:rPr>
          <w:rFonts w:ascii="Calibri" w:hAnsi="Calibri"/>
          <w:b/>
          <w:noProof/>
          <w:lang w:val="en-US"/>
        </w:rPr>
        <w:t>2008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5</w:t>
      </w:r>
      <w:r w:rsidRPr="00B530C1">
        <w:rPr>
          <w:rFonts w:ascii="Calibri" w:hAnsi="Calibri"/>
          <w:noProof/>
          <w:lang w:val="en-US"/>
        </w:rPr>
        <w:t>, 16-18.</w:t>
      </w:r>
      <w:bookmarkEnd w:id="113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4" w:name="_ENREF_3"/>
      <w:r w:rsidRPr="00B530C1">
        <w:rPr>
          <w:rFonts w:ascii="Calibri" w:hAnsi="Calibri"/>
          <w:noProof/>
          <w:lang w:val="en-US"/>
        </w:rPr>
        <w:t>3.</w:t>
      </w:r>
      <w:r w:rsidRPr="00B530C1">
        <w:rPr>
          <w:rFonts w:ascii="Calibri" w:hAnsi="Calibri"/>
          <w:noProof/>
          <w:lang w:val="en-US"/>
        </w:rPr>
        <w:tab/>
        <w:t xml:space="preserve">Mardis, E.R. A decade's perspective on DNA sequencing technology. </w:t>
      </w:r>
      <w:r w:rsidRPr="00B530C1">
        <w:rPr>
          <w:rFonts w:ascii="Calibri" w:hAnsi="Calibri"/>
          <w:i/>
          <w:noProof/>
          <w:lang w:val="en-US"/>
        </w:rPr>
        <w:t xml:space="preserve">Nature </w:t>
      </w:r>
      <w:r w:rsidRPr="00B530C1">
        <w:rPr>
          <w:rFonts w:ascii="Calibri" w:hAnsi="Calibri"/>
          <w:b/>
          <w:noProof/>
          <w:lang w:val="en-US"/>
        </w:rPr>
        <w:t>2011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470</w:t>
      </w:r>
      <w:r w:rsidRPr="00B530C1">
        <w:rPr>
          <w:rFonts w:ascii="Calibri" w:hAnsi="Calibri"/>
          <w:noProof/>
          <w:lang w:val="en-US"/>
        </w:rPr>
        <w:t>, 198-203.</w:t>
      </w:r>
      <w:bookmarkEnd w:id="114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5" w:name="_ENREF_4"/>
      <w:r w:rsidRPr="00B530C1">
        <w:rPr>
          <w:rFonts w:ascii="Calibri" w:hAnsi="Calibri"/>
          <w:noProof/>
          <w:lang w:val="en-US"/>
        </w:rPr>
        <w:t>4.</w:t>
      </w:r>
      <w:r w:rsidRPr="00B530C1">
        <w:rPr>
          <w:rFonts w:ascii="Calibri" w:hAnsi="Calibri"/>
          <w:noProof/>
          <w:lang w:val="en-US"/>
        </w:rPr>
        <w:tab/>
        <w:t xml:space="preserve">Koboldt, D.C.; Ding, L.; Mardis, E.R.; Wilson, R.K. Challenges of sequencing human genomes. </w:t>
      </w:r>
      <w:r w:rsidRPr="00B530C1">
        <w:rPr>
          <w:rFonts w:ascii="Calibri" w:hAnsi="Calibri"/>
          <w:i/>
          <w:noProof/>
          <w:lang w:val="en-US"/>
        </w:rPr>
        <w:t xml:space="preserve">Brief Bioinform </w:t>
      </w:r>
      <w:r w:rsidRPr="00B530C1">
        <w:rPr>
          <w:rFonts w:ascii="Calibri" w:hAnsi="Calibri"/>
          <w:b/>
          <w:noProof/>
          <w:lang w:val="en-US"/>
        </w:rPr>
        <w:t>2010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11</w:t>
      </w:r>
      <w:r w:rsidRPr="00B530C1">
        <w:rPr>
          <w:rFonts w:ascii="Calibri" w:hAnsi="Calibri"/>
          <w:noProof/>
          <w:lang w:val="en-US"/>
        </w:rPr>
        <w:t>, 484-498.</w:t>
      </w:r>
      <w:bookmarkEnd w:id="115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6" w:name="_ENREF_5"/>
      <w:r w:rsidRPr="00B530C1">
        <w:rPr>
          <w:rFonts w:ascii="Calibri" w:hAnsi="Calibri"/>
          <w:noProof/>
          <w:lang w:val="en-US"/>
        </w:rPr>
        <w:t>5.</w:t>
      </w:r>
      <w:r w:rsidRPr="00B530C1">
        <w:rPr>
          <w:rFonts w:ascii="Calibri" w:hAnsi="Calibri"/>
          <w:noProof/>
          <w:lang w:val="en-US"/>
        </w:rPr>
        <w:tab/>
        <w:t>Brown, G.R.; Hem, V.; Katz, K.S.; Ovetsky, M.; Wallin, C.; Ermolaeva, O.; Tolstoy, I.; Tatusova, T.; Pruitt, K.D.; Maglott, D.R.</w:t>
      </w:r>
      <w:r w:rsidRPr="00B530C1">
        <w:rPr>
          <w:rFonts w:ascii="Calibri" w:hAnsi="Calibri"/>
          <w:i/>
          <w:noProof/>
          <w:lang w:val="en-US"/>
        </w:rPr>
        <w:t>, et al.</w:t>
      </w:r>
      <w:r w:rsidRPr="00B530C1">
        <w:rPr>
          <w:rFonts w:ascii="Calibri" w:hAnsi="Calibri"/>
          <w:noProof/>
          <w:lang w:val="en-US"/>
        </w:rPr>
        <w:t xml:space="preserve"> Gene: A gene-centered information resource at ncbi. </w:t>
      </w:r>
      <w:r w:rsidRPr="00B530C1">
        <w:rPr>
          <w:rFonts w:ascii="Calibri" w:hAnsi="Calibri"/>
          <w:i/>
          <w:noProof/>
          <w:lang w:val="en-US"/>
        </w:rPr>
        <w:t xml:space="preserve">Nucleic Acids Res </w:t>
      </w:r>
      <w:r w:rsidRPr="00B530C1">
        <w:rPr>
          <w:rFonts w:ascii="Calibri" w:hAnsi="Calibri"/>
          <w:b/>
          <w:noProof/>
          <w:lang w:val="en-US"/>
        </w:rPr>
        <w:t>2015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43</w:t>
      </w:r>
      <w:r w:rsidRPr="00B530C1">
        <w:rPr>
          <w:rFonts w:ascii="Calibri" w:hAnsi="Calibri"/>
          <w:noProof/>
          <w:lang w:val="en-US"/>
        </w:rPr>
        <w:t>, D36-42.</w:t>
      </w:r>
      <w:bookmarkEnd w:id="116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7" w:name="_ENREF_6"/>
      <w:r w:rsidRPr="00B530C1">
        <w:rPr>
          <w:rFonts w:ascii="Calibri" w:hAnsi="Calibri"/>
          <w:noProof/>
          <w:lang w:val="en-US"/>
        </w:rPr>
        <w:t>6.</w:t>
      </w:r>
      <w:r w:rsidRPr="00B530C1">
        <w:rPr>
          <w:rFonts w:ascii="Calibri" w:hAnsi="Calibri"/>
          <w:noProof/>
          <w:lang w:val="en-US"/>
        </w:rPr>
        <w:tab/>
        <w:t xml:space="preserve">Federhen, S. The ncbi taxonomy database. </w:t>
      </w:r>
      <w:r w:rsidRPr="00B530C1">
        <w:rPr>
          <w:rFonts w:ascii="Calibri" w:hAnsi="Calibri"/>
          <w:i/>
          <w:noProof/>
          <w:lang w:val="en-US"/>
        </w:rPr>
        <w:t xml:space="preserve">Nucleic Acids Res </w:t>
      </w:r>
      <w:r w:rsidRPr="00B530C1">
        <w:rPr>
          <w:rFonts w:ascii="Calibri" w:hAnsi="Calibri"/>
          <w:b/>
          <w:noProof/>
          <w:lang w:val="en-US"/>
        </w:rPr>
        <w:t>2012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40</w:t>
      </w:r>
      <w:r w:rsidRPr="00B530C1">
        <w:rPr>
          <w:rFonts w:ascii="Calibri" w:hAnsi="Calibri"/>
          <w:noProof/>
          <w:lang w:val="en-US"/>
        </w:rPr>
        <w:t>, D136-143.</w:t>
      </w:r>
      <w:bookmarkEnd w:id="117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8" w:name="_ENREF_7"/>
      <w:r w:rsidRPr="00B530C1">
        <w:rPr>
          <w:rFonts w:ascii="Calibri" w:hAnsi="Calibri"/>
          <w:noProof/>
          <w:lang w:val="en-US"/>
        </w:rPr>
        <w:t>7.</w:t>
      </w:r>
      <w:r w:rsidRPr="00B530C1">
        <w:rPr>
          <w:rFonts w:ascii="Calibri" w:hAnsi="Calibri"/>
          <w:noProof/>
          <w:lang w:val="en-US"/>
        </w:rPr>
        <w:tab/>
        <w:t xml:space="preserve">Pruitt, K.D.; Tatusova, T.; Brown, G.R.; Maglott, D.R. Ncbi reference sequences (refseq): Current status, new features and genome annotation policy. </w:t>
      </w:r>
      <w:r w:rsidRPr="00B530C1">
        <w:rPr>
          <w:rFonts w:ascii="Calibri" w:hAnsi="Calibri"/>
          <w:i/>
          <w:noProof/>
          <w:lang w:val="en-US"/>
        </w:rPr>
        <w:t xml:space="preserve">Nucleic Acids Res </w:t>
      </w:r>
      <w:r w:rsidRPr="00B530C1">
        <w:rPr>
          <w:rFonts w:ascii="Calibri" w:hAnsi="Calibri"/>
          <w:b/>
          <w:noProof/>
          <w:lang w:val="en-US"/>
        </w:rPr>
        <w:t>2012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40</w:t>
      </w:r>
      <w:r w:rsidRPr="00B530C1">
        <w:rPr>
          <w:rFonts w:ascii="Calibri" w:hAnsi="Calibri"/>
          <w:noProof/>
          <w:lang w:val="en-US"/>
        </w:rPr>
        <w:t>, D130-135.</w:t>
      </w:r>
      <w:bookmarkEnd w:id="118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9" w:name="_ENREF_8"/>
      <w:r w:rsidRPr="00B530C1">
        <w:rPr>
          <w:rFonts w:ascii="Calibri" w:hAnsi="Calibri"/>
          <w:noProof/>
          <w:lang w:val="en-US"/>
        </w:rPr>
        <w:t>8.</w:t>
      </w:r>
      <w:r w:rsidRPr="00B530C1">
        <w:rPr>
          <w:rFonts w:ascii="Calibri" w:hAnsi="Calibri"/>
          <w:noProof/>
          <w:lang w:val="en-US"/>
        </w:rPr>
        <w:tab/>
        <w:t>Flicek, P.; Amode, M.R.; Barrell, D.; Beal, K.; Billis, K.; Brent, S.; Carvalho-Silva, D.; Clapham, P.; Coates, G.; Fitzgerald, S.</w:t>
      </w:r>
      <w:r w:rsidRPr="00B530C1">
        <w:rPr>
          <w:rFonts w:ascii="Calibri" w:hAnsi="Calibri"/>
          <w:i/>
          <w:noProof/>
          <w:lang w:val="en-US"/>
        </w:rPr>
        <w:t>, et al.</w:t>
      </w:r>
      <w:r w:rsidRPr="00B530C1">
        <w:rPr>
          <w:rFonts w:ascii="Calibri" w:hAnsi="Calibri"/>
          <w:noProof/>
          <w:lang w:val="en-US"/>
        </w:rPr>
        <w:t xml:space="preserve"> Ensembl 2014. </w:t>
      </w:r>
      <w:r w:rsidRPr="00B530C1">
        <w:rPr>
          <w:rFonts w:ascii="Calibri" w:hAnsi="Calibri"/>
          <w:i/>
          <w:noProof/>
          <w:lang w:val="en-US"/>
        </w:rPr>
        <w:t xml:space="preserve">Nucleic Acids Res </w:t>
      </w:r>
      <w:r w:rsidRPr="00B530C1">
        <w:rPr>
          <w:rFonts w:ascii="Calibri" w:hAnsi="Calibri"/>
          <w:b/>
          <w:noProof/>
          <w:lang w:val="en-US"/>
        </w:rPr>
        <w:t>2014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42</w:t>
      </w:r>
      <w:r w:rsidRPr="00B530C1">
        <w:rPr>
          <w:rFonts w:ascii="Calibri" w:hAnsi="Calibri"/>
          <w:noProof/>
          <w:lang w:val="en-US"/>
        </w:rPr>
        <w:t>, D749-755.</w:t>
      </w:r>
      <w:bookmarkEnd w:id="119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0" w:name="_ENREF_9"/>
      <w:r w:rsidRPr="00B530C1">
        <w:rPr>
          <w:rFonts w:ascii="Calibri" w:hAnsi="Calibri"/>
          <w:noProof/>
          <w:lang w:val="en-US"/>
        </w:rPr>
        <w:t>9.</w:t>
      </w:r>
      <w:r w:rsidRPr="00B530C1">
        <w:rPr>
          <w:rFonts w:ascii="Calibri" w:hAnsi="Calibri"/>
          <w:noProof/>
          <w:lang w:val="en-US"/>
        </w:rPr>
        <w:tab/>
        <w:t xml:space="preserve">Chen, F.C.; Li, W.H. Genomic divergences between humans and other hominoids and the effective population size of the common ancestor of humans and chimpanzees. </w:t>
      </w:r>
      <w:r w:rsidRPr="00B530C1">
        <w:rPr>
          <w:rFonts w:ascii="Calibri" w:hAnsi="Calibri"/>
          <w:i/>
          <w:noProof/>
          <w:lang w:val="en-US"/>
        </w:rPr>
        <w:t xml:space="preserve">Am J Hum Genet </w:t>
      </w:r>
      <w:r w:rsidRPr="00B530C1">
        <w:rPr>
          <w:rFonts w:ascii="Calibri" w:hAnsi="Calibri"/>
          <w:b/>
          <w:noProof/>
          <w:lang w:val="en-US"/>
        </w:rPr>
        <w:t>2001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68</w:t>
      </w:r>
      <w:r w:rsidRPr="00B530C1">
        <w:rPr>
          <w:rFonts w:ascii="Calibri" w:hAnsi="Calibri"/>
          <w:noProof/>
          <w:lang w:val="en-US"/>
        </w:rPr>
        <w:t>, 444-456.</w:t>
      </w:r>
      <w:bookmarkEnd w:id="120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1" w:name="_ENREF_10"/>
      <w:r w:rsidRPr="00B530C1">
        <w:rPr>
          <w:rFonts w:ascii="Calibri" w:hAnsi="Calibri"/>
          <w:noProof/>
          <w:lang w:val="en-US"/>
        </w:rPr>
        <w:t>10.</w:t>
      </w:r>
      <w:r w:rsidRPr="00B530C1">
        <w:rPr>
          <w:rFonts w:ascii="Calibri" w:hAnsi="Calibri"/>
          <w:noProof/>
          <w:lang w:val="en-US"/>
        </w:rPr>
        <w:tab/>
        <w:t xml:space="preserve">Jeffreys, A.J.; Wilson, V.; Thein, S.L. Hypervariable 'minisatellite' regions in human DNA. </w:t>
      </w:r>
      <w:r w:rsidRPr="00B530C1">
        <w:rPr>
          <w:rFonts w:ascii="Calibri" w:hAnsi="Calibri"/>
          <w:i/>
          <w:noProof/>
          <w:lang w:val="en-US"/>
        </w:rPr>
        <w:t xml:space="preserve">Nature </w:t>
      </w:r>
      <w:r w:rsidRPr="00B530C1">
        <w:rPr>
          <w:rFonts w:ascii="Calibri" w:hAnsi="Calibri"/>
          <w:b/>
          <w:noProof/>
          <w:lang w:val="en-US"/>
        </w:rPr>
        <w:t>1985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314</w:t>
      </w:r>
      <w:r w:rsidRPr="00B530C1">
        <w:rPr>
          <w:rFonts w:ascii="Calibri" w:hAnsi="Calibri"/>
          <w:noProof/>
          <w:lang w:val="en-US"/>
        </w:rPr>
        <w:t>, 67-73.</w:t>
      </w:r>
      <w:bookmarkEnd w:id="121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2" w:name="_ENREF_11"/>
      <w:r w:rsidRPr="00B530C1">
        <w:rPr>
          <w:rFonts w:ascii="Calibri" w:hAnsi="Calibri"/>
          <w:noProof/>
          <w:lang w:val="en-US"/>
        </w:rPr>
        <w:t>11.</w:t>
      </w:r>
      <w:r w:rsidRPr="00B530C1">
        <w:rPr>
          <w:rFonts w:ascii="Calibri" w:hAnsi="Calibri"/>
          <w:noProof/>
          <w:lang w:val="en-US"/>
        </w:rPr>
        <w:tab/>
        <w:t xml:space="preserve">Ahmadian, A.; Gharizadeh, B.; Gustafsson, A.C.; Sterky, F.; Nyren, P.; Uhlen, M.; Lundeberg, J. Single-nucleotide polymorphism analysis by pyrosequencing. </w:t>
      </w:r>
      <w:r w:rsidRPr="00B530C1">
        <w:rPr>
          <w:rFonts w:ascii="Calibri" w:hAnsi="Calibri"/>
          <w:i/>
          <w:noProof/>
          <w:lang w:val="en-US"/>
        </w:rPr>
        <w:t xml:space="preserve">Anal Biochem </w:t>
      </w:r>
      <w:r w:rsidRPr="00B530C1">
        <w:rPr>
          <w:rFonts w:ascii="Calibri" w:hAnsi="Calibri"/>
          <w:b/>
          <w:noProof/>
          <w:lang w:val="en-US"/>
        </w:rPr>
        <w:t>2000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280</w:t>
      </w:r>
      <w:r w:rsidRPr="00B530C1">
        <w:rPr>
          <w:rFonts w:ascii="Calibri" w:hAnsi="Calibri"/>
          <w:noProof/>
          <w:lang w:val="en-US"/>
        </w:rPr>
        <w:t>, 103-110.</w:t>
      </w:r>
      <w:bookmarkEnd w:id="122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3" w:name="_ENREF_12"/>
      <w:r w:rsidRPr="00B530C1">
        <w:rPr>
          <w:rFonts w:ascii="Calibri" w:hAnsi="Calibri"/>
          <w:noProof/>
          <w:lang w:val="en-US"/>
        </w:rPr>
        <w:t>12.</w:t>
      </w:r>
      <w:r w:rsidRPr="00B530C1">
        <w:rPr>
          <w:rFonts w:ascii="Calibri" w:hAnsi="Calibri"/>
          <w:noProof/>
          <w:lang w:val="en-US"/>
        </w:rPr>
        <w:tab/>
        <w:t xml:space="preserve">Rands, C.M.; Meader, S.; Ponting, C.P.; Lunter, G. 8.2% of the human genome is constrained: Variation in rates of turnover across functional element classes in the human lineage. </w:t>
      </w:r>
      <w:r w:rsidRPr="00B530C1">
        <w:rPr>
          <w:rFonts w:ascii="Calibri" w:hAnsi="Calibri"/>
          <w:i/>
          <w:noProof/>
          <w:lang w:val="en-US"/>
        </w:rPr>
        <w:t xml:space="preserve">PLoS Genet </w:t>
      </w:r>
      <w:r w:rsidRPr="00B530C1">
        <w:rPr>
          <w:rFonts w:ascii="Calibri" w:hAnsi="Calibri"/>
          <w:b/>
          <w:noProof/>
          <w:lang w:val="en-US"/>
        </w:rPr>
        <w:t>2014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10</w:t>
      </w:r>
      <w:r w:rsidRPr="00B530C1">
        <w:rPr>
          <w:rFonts w:ascii="Calibri" w:hAnsi="Calibri"/>
          <w:noProof/>
          <w:lang w:val="en-US"/>
        </w:rPr>
        <w:t>, e1004525.</w:t>
      </w:r>
      <w:bookmarkEnd w:id="123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4" w:name="_ENREF_13"/>
      <w:r w:rsidRPr="00B530C1">
        <w:rPr>
          <w:rFonts w:ascii="Calibri" w:hAnsi="Calibri"/>
          <w:noProof/>
          <w:lang w:val="en-US"/>
        </w:rPr>
        <w:t>13.</w:t>
      </w:r>
      <w:r w:rsidRPr="00B530C1">
        <w:rPr>
          <w:rFonts w:ascii="Calibri" w:hAnsi="Calibri"/>
          <w:noProof/>
          <w:lang w:val="en-US"/>
        </w:rPr>
        <w:tab/>
        <w:t xml:space="preserve">Jennings, W.B.; Edwards, S.V. Speciational history of australian grass finches (poephila) inferred from thirty gene trees. </w:t>
      </w:r>
      <w:r w:rsidRPr="00B530C1">
        <w:rPr>
          <w:rFonts w:ascii="Calibri" w:hAnsi="Calibri"/>
          <w:i/>
          <w:noProof/>
          <w:lang w:val="en-US"/>
        </w:rPr>
        <w:t xml:space="preserve">Evolution </w:t>
      </w:r>
      <w:r w:rsidRPr="00B530C1">
        <w:rPr>
          <w:rFonts w:ascii="Calibri" w:hAnsi="Calibri"/>
          <w:b/>
          <w:noProof/>
          <w:lang w:val="en-US"/>
        </w:rPr>
        <w:t>2005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59</w:t>
      </w:r>
      <w:r w:rsidRPr="00B530C1">
        <w:rPr>
          <w:rFonts w:ascii="Calibri" w:hAnsi="Calibri"/>
          <w:noProof/>
          <w:lang w:val="en-US"/>
        </w:rPr>
        <w:t>, 2033-2047.</w:t>
      </w:r>
      <w:bookmarkEnd w:id="124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5" w:name="_ENREF_14"/>
      <w:r w:rsidRPr="00B530C1">
        <w:rPr>
          <w:rFonts w:ascii="Calibri" w:hAnsi="Calibri"/>
          <w:noProof/>
          <w:lang w:val="en-US"/>
        </w:rPr>
        <w:t>14.</w:t>
      </w:r>
      <w:r w:rsidRPr="00B530C1">
        <w:rPr>
          <w:rFonts w:ascii="Calibri" w:hAnsi="Calibri"/>
          <w:noProof/>
          <w:lang w:val="en-US"/>
        </w:rPr>
        <w:tab/>
        <w:t xml:space="preserve">Lee, J.Y.; Edwards, S.V. Divergence across australia's carpentarian barrier: Statistical phylogeography of the red-backed fairy wren (malurus melanocephalus). </w:t>
      </w:r>
      <w:r w:rsidRPr="00B530C1">
        <w:rPr>
          <w:rFonts w:ascii="Calibri" w:hAnsi="Calibri"/>
          <w:i/>
          <w:noProof/>
          <w:lang w:val="en-US"/>
        </w:rPr>
        <w:t xml:space="preserve">Evolution </w:t>
      </w:r>
      <w:r w:rsidRPr="00B530C1">
        <w:rPr>
          <w:rFonts w:ascii="Calibri" w:hAnsi="Calibri"/>
          <w:b/>
          <w:noProof/>
          <w:lang w:val="en-US"/>
        </w:rPr>
        <w:t>2008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62</w:t>
      </w:r>
      <w:r w:rsidRPr="00B530C1">
        <w:rPr>
          <w:rFonts w:ascii="Calibri" w:hAnsi="Calibri"/>
          <w:noProof/>
          <w:lang w:val="en-US"/>
        </w:rPr>
        <w:t>, 3117-3134.</w:t>
      </w:r>
      <w:bookmarkEnd w:id="125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6" w:name="_ENREF_15"/>
      <w:r w:rsidRPr="00B530C1">
        <w:rPr>
          <w:rFonts w:ascii="Calibri" w:hAnsi="Calibri"/>
          <w:noProof/>
          <w:lang w:val="en-US"/>
        </w:rPr>
        <w:t>15.</w:t>
      </w:r>
      <w:r w:rsidRPr="00B530C1">
        <w:rPr>
          <w:rFonts w:ascii="Calibri" w:hAnsi="Calibri"/>
          <w:noProof/>
          <w:lang w:val="en-US"/>
        </w:rPr>
        <w:tab/>
        <w:t xml:space="preserve">Gottscho, A.D.; Marks, S.B.; Jennings, W.B. Speciation, population structure, and demographic history of the mojave fringe-toed lizard (uma scoparia), a species of conservation concern. </w:t>
      </w:r>
      <w:r w:rsidRPr="00B530C1">
        <w:rPr>
          <w:rFonts w:ascii="Calibri" w:hAnsi="Calibri"/>
          <w:i/>
          <w:noProof/>
          <w:lang w:val="en-US"/>
        </w:rPr>
        <w:t xml:space="preserve">Ecol Evol </w:t>
      </w:r>
      <w:r w:rsidRPr="00B530C1">
        <w:rPr>
          <w:rFonts w:ascii="Calibri" w:hAnsi="Calibri"/>
          <w:b/>
          <w:noProof/>
          <w:lang w:val="en-US"/>
        </w:rPr>
        <w:t>2014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4</w:t>
      </w:r>
      <w:r w:rsidRPr="00B530C1">
        <w:rPr>
          <w:rFonts w:ascii="Calibri" w:hAnsi="Calibri"/>
          <w:noProof/>
          <w:lang w:val="en-US"/>
        </w:rPr>
        <w:t>, 2546-2562.</w:t>
      </w:r>
      <w:bookmarkEnd w:id="126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7" w:name="_ENREF_16"/>
      <w:r w:rsidRPr="00B530C1">
        <w:rPr>
          <w:rFonts w:ascii="Calibri" w:hAnsi="Calibri"/>
          <w:noProof/>
          <w:lang w:val="en-US"/>
        </w:rPr>
        <w:t>16.</w:t>
      </w:r>
      <w:r w:rsidRPr="00B530C1">
        <w:rPr>
          <w:rFonts w:ascii="Calibri" w:hAnsi="Calibri"/>
          <w:noProof/>
          <w:lang w:val="en-US"/>
        </w:rPr>
        <w:tab/>
        <w:t xml:space="preserve">Jarne, P.; Lagoda, P.J. Microsatellites, from molecules to populations and back. </w:t>
      </w:r>
      <w:r w:rsidRPr="00B530C1">
        <w:rPr>
          <w:rFonts w:ascii="Calibri" w:hAnsi="Calibri"/>
          <w:i/>
          <w:noProof/>
          <w:lang w:val="en-US"/>
        </w:rPr>
        <w:t xml:space="preserve">Trends Ecol Evol </w:t>
      </w:r>
      <w:r w:rsidRPr="00B530C1">
        <w:rPr>
          <w:rFonts w:ascii="Calibri" w:hAnsi="Calibri"/>
          <w:b/>
          <w:noProof/>
          <w:lang w:val="en-US"/>
        </w:rPr>
        <w:t>1996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11</w:t>
      </w:r>
      <w:r w:rsidRPr="00B530C1">
        <w:rPr>
          <w:rFonts w:ascii="Calibri" w:hAnsi="Calibri"/>
          <w:noProof/>
          <w:lang w:val="en-US"/>
        </w:rPr>
        <w:t>, 424-429.</w:t>
      </w:r>
      <w:bookmarkEnd w:id="127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8" w:name="_ENREF_17"/>
      <w:r w:rsidRPr="00B530C1">
        <w:rPr>
          <w:rFonts w:ascii="Calibri" w:hAnsi="Calibri"/>
          <w:noProof/>
          <w:lang w:val="en-US"/>
        </w:rPr>
        <w:t>17.</w:t>
      </w:r>
      <w:r w:rsidRPr="00B530C1">
        <w:rPr>
          <w:rFonts w:ascii="Calibri" w:hAnsi="Calibri"/>
          <w:noProof/>
          <w:lang w:val="en-US"/>
        </w:rPr>
        <w:tab/>
        <w:t xml:space="preserve">Bertozzi, T.; Sanders, K.L.; Sistrom, M.J.; Gardner, M.G. Anonymous nuclear loci in non-model organisms: Making the most of high-throughput genome surveys. </w:t>
      </w:r>
      <w:r w:rsidRPr="00B530C1">
        <w:rPr>
          <w:rFonts w:ascii="Calibri" w:hAnsi="Calibri"/>
          <w:i/>
          <w:noProof/>
          <w:lang w:val="en-US"/>
        </w:rPr>
        <w:t xml:space="preserve">Bioinformatics </w:t>
      </w:r>
      <w:r w:rsidRPr="00B530C1">
        <w:rPr>
          <w:rFonts w:ascii="Calibri" w:hAnsi="Calibri"/>
          <w:b/>
          <w:noProof/>
          <w:lang w:val="en-US"/>
        </w:rPr>
        <w:t>2012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28</w:t>
      </w:r>
      <w:r w:rsidRPr="00B530C1">
        <w:rPr>
          <w:rFonts w:ascii="Calibri" w:hAnsi="Calibri"/>
          <w:noProof/>
          <w:lang w:val="en-US"/>
        </w:rPr>
        <w:t>, 1807-1810.</w:t>
      </w:r>
      <w:bookmarkEnd w:id="128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9" w:name="_ENREF_18"/>
      <w:r w:rsidRPr="00B530C1">
        <w:rPr>
          <w:rFonts w:ascii="Calibri" w:hAnsi="Calibri"/>
          <w:noProof/>
          <w:lang w:val="en-US"/>
        </w:rPr>
        <w:t>18.</w:t>
      </w:r>
      <w:r w:rsidRPr="00B530C1">
        <w:rPr>
          <w:rFonts w:ascii="Calibri" w:hAnsi="Calibri"/>
          <w:noProof/>
          <w:lang w:val="en-US"/>
        </w:rPr>
        <w:tab/>
        <w:t xml:space="preserve">Thomson, R.C.; Shedlock, A.M.; Edwards, S.V.; Shaffer, H.B. Developing markers for multilocus phylogenetics in non-model organisms: A test case with turtles. </w:t>
      </w:r>
      <w:r w:rsidRPr="00B530C1">
        <w:rPr>
          <w:rFonts w:ascii="Calibri" w:hAnsi="Calibri"/>
          <w:i/>
          <w:noProof/>
          <w:lang w:val="en-US"/>
        </w:rPr>
        <w:t xml:space="preserve">Mol Phylogenet Evol </w:t>
      </w:r>
      <w:r w:rsidRPr="00B530C1">
        <w:rPr>
          <w:rFonts w:ascii="Calibri" w:hAnsi="Calibri"/>
          <w:b/>
          <w:noProof/>
          <w:lang w:val="en-US"/>
        </w:rPr>
        <w:t>2008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49</w:t>
      </w:r>
      <w:r w:rsidRPr="00B530C1">
        <w:rPr>
          <w:rFonts w:ascii="Calibri" w:hAnsi="Calibri"/>
          <w:noProof/>
          <w:lang w:val="en-US"/>
        </w:rPr>
        <w:t>, 514-525.</w:t>
      </w:r>
      <w:bookmarkEnd w:id="129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0" w:name="_ENREF_19"/>
      <w:r w:rsidRPr="00B530C1">
        <w:rPr>
          <w:rFonts w:ascii="Calibri" w:hAnsi="Calibri"/>
          <w:noProof/>
          <w:lang w:val="en-US"/>
        </w:rPr>
        <w:lastRenderedPageBreak/>
        <w:t>19.</w:t>
      </w:r>
      <w:r w:rsidRPr="00B530C1">
        <w:rPr>
          <w:rFonts w:ascii="Calibri" w:hAnsi="Calibri"/>
          <w:noProof/>
          <w:lang w:val="en-US"/>
        </w:rPr>
        <w:tab/>
        <w:t>Cock, P.J.; Antao, T.; Chang, J.T.; Chapman, B.A.; Cox, C.J.; Dalke, A.; Friedberg, I.; Hamelryck, T.; Kauff, F.; Wilczynski, B.</w:t>
      </w:r>
      <w:r w:rsidRPr="00B530C1">
        <w:rPr>
          <w:rFonts w:ascii="Calibri" w:hAnsi="Calibri"/>
          <w:i/>
          <w:noProof/>
          <w:lang w:val="en-US"/>
        </w:rPr>
        <w:t>, et al.</w:t>
      </w:r>
      <w:r w:rsidRPr="00B530C1">
        <w:rPr>
          <w:rFonts w:ascii="Calibri" w:hAnsi="Calibri"/>
          <w:noProof/>
          <w:lang w:val="en-US"/>
        </w:rPr>
        <w:t xml:space="preserve"> Biopython: Freely available python tools for computational molecular biology and bioinformatics. </w:t>
      </w:r>
      <w:r w:rsidRPr="00B530C1">
        <w:rPr>
          <w:rFonts w:ascii="Calibri" w:hAnsi="Calibri"/>
          <w:i/>
          <w:noProof/>
          <w:lang w:val="en-US"/>
        </w:rPr>
        <w:t xml:space="preserve">Bioinformatics </w:t>
      </w:r>
      <w:r w:rsidRPr="00B530C1">
        <w:rPr>
          <w:rFonts w:ascii="Calibri" w:hAnsi="Calibri"/>
          <w:b/>
          <w:noProof/>
          <w:lang w:val="en-US"/>
        </w:rPr>
        <w:t>2009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25</w:t>
      </w:r>
      <w:r w:rsidRPr="00B530C1">
        <w:rPr>
          <w:rFonts w:ascii="Calibri" w:hAnsi="Calibri"/>
          <w:noProof/>
          <w:lang w:val="en-US"/>
        </w:rPr>
        <w:t>, 1422-1423.</w:t>
      </w:r>
      <w:bookmarkEnd w:id="130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1" w:name="_ENREF_20"/>
      <w:r w:rsidRPr="00B530C1">
        <w:rPr>
          <w:rFonts w:ascii="Calibri" w:hAnsi="Calibri"/>
          <w:noProof/>
          <w:lang w:val="en-US"/>
        </w:rPr>
        <w:t>20.</w:t>
      </w:r>
      <w:r w:rsidRPr="00B530C1">
        <w:rPr>
          <w:rFonts w:ascii="Calibri" w:hAnsi="Calibri"/>
          <w:noProof/>
          <w:lang w:val="en-US"/>
        </w:rPr>
        <w:tab/>
        <w:t xml:space="preserve">Camacho, C.; Coulouris, G.; Avagyan, V.; Ma, N.; Papadopoulos, J.; Bealer, K.; Madden, T.L. Blast+: Architecture and applications. </w:t>
      </w:r>
      <w:r w:rsidRPr="00B530C1">
        <w:rPr>
          <w:rFonts w:ascii="Calibri" w:hAnsi="Calibri"/>
          <w:i/>
          <w:noProof/>
          <w:lang w:val="en-US"/>
        </w:rPr>
        <w:t xml:space="preserve">BMC Bioinformatics </w:t>
      </w:r>
      <w:r w:rsidRPr="00B530C1">
        <w:rPr>
          <w:rFonts w:ascii="Calibri" w:hAnsi="Calibri"/>
          <w:b/>
          <w:noProof/>
          <w:lang w:val="en-US"/>
        </w:rPr>
        <w:t>2009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10</w:t>
      </w:r>
      <w:r w:rsidRPr="00B530C1">
        <w:rPr>
          <w:rFonts w:ascii="Calibri" w:hAnsi="Calibri"/>
          <w:noProof/>
          <w:lang w:val="en-US"/>
        </w:rPr>
        <w:t>, 421.</w:t>
      </w:r>
      <w:bookmarkEnd w:id="131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2" w:name="_ENREF_21"/>
      <w:r w:rsidRPr="00B530C1">
        <w:rPr>
          <w:rFonts w:ascii="Calibri" w:hAnsi="Calibri"/>
          <w:noProof/>
          <w:lang w:val="en-US"/>
        </w:rPr>
        <w:t>21.</w:t>
      </w:r>
      <w:r w:rsidRPr="00B530C1">
        <w:rPr>
          <w:rFonts w:ascii="Calibri" w:hAnsi="Calibri"/>
          <w:noProof/>
          <w:lang w:val="en-US"/>
        </w:rPr>
        <w:tab/>
        <w:t xml:space="preserve">Guindon, S.; Gascuel, O. A simple, fast, and accurate algorithm to estimate large phylogenies by maximum likelihood. </w:t>
      </w:r>
      <w:r w:rsidRPr="00B530C1">
        <w:rPr>
          <w:rFonts w:ascii="Calibri" w:hAnsi="Calibri"/>
          <w:i/>
          <w:noProof/>
          <w:lang w:val="en-US"/>
        </w:rPr>
        <w:t xml:space="preserve">Syst Biol </w:t>
      </w:r>
      <w:r w:rsidRPr="00B530C1">
        <w:rPr>
          <w:rFonts w:ascii="Calibri" w:hAnsi="Calibri"/>
          <w:b/>
          <w:noProof/>
          <w:lang w:val="en-US"/>
        </w:rPr>
        <w:t>2003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52</w:t>
      </w:r>
      <w:r w:rsidRPr="00B530C1">
        <w:rPr>
          <w:rFonts w:ascii="Calibri" w:hAnsi="Calibri"/>
          <w:noProof/>
          <w:lang w:val="en-US"/>
        </w:rPr>
        <w:t>, 696-704.</w:t>
      </w:r>
      <w:bookmarkEnd w:id="132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3" w:name="_ENREF_22"/>
      <w:r w:rsidRPr="00B530C1">
        <w:rPr>
          <w:rFonts w:ascii="Calibri" w:hAnsi="Calibri"/>
          <w:noProof/>
          <w:lang w:val="en-US"/>
        </w:rPr>
        <w:t>22.</w:t>
      </w:r>
      <w:r w:rsidRPr="00B530C1">
        <w:rPr>
          <w:rFonts w:ascii="Calibri" w:hAnsi="Calibri"/>
          <w:noProof/>
          <w:lang w:val="en-US"/>
        </w:rPr>
        <w:tab/>
        <w:t xml:space="preserve">Thompson, J.D.; Gibson, T.J.; Higgins, D.G. Multiple sequence alignment using clustalw and clustalx. </w:t>
      </w:r>
      <w:r w:rsidRPr="00B530C1">
        <w:rPr>
          <w:rFonts w:ascii="Calibri" w:hAnsi="Calibri"/>
          <w:i/>
          <w:noProof/>
          <w:lang w:val="en-US"/>
        </w:rPr>
        <w:t xml:space="preserve">Curr Protoc Bioinformatics </w:t>
      </w:r>
      <w:r w:rsidRPr="00B530C1">
        <w:rPr>
          <w:rFonts w:ascii="Calibri" w:hAnsi="Calibri"/>
          <w:b/>
          <w:noProof/>
          <w:lang w:val="en-US"/>
        </w:rPr>
        <w:t>2002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Chapter 2</w:t>
      </w:r>
      <w:r w:rsidRPr="00B530C1">
        <w:rPr>
          <w:rFonts w:ascii="Calibri" w:hAnsi="Calibri"/>
          <w:noProof/>
          <w:lang w:val="en-US"/>
        </w:rPr>
        <w:t>, Unit 2 3.</w:t>
      </w:r>
      <w:bookmarkEnd w:id="133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4" w:name="_ENREF_23"/>
      <w:r w:rsidRPr="00B530C1">
        <w:rPr>
          <w:rFonts w:ascii="Calibri" w:hAnsi="Calibri"/>
          <w:noProof/>
          <w:lang w:val="en-US"/>
        </w:rPr>
        <w:t>23.</w:t>
      </w:r>
      <w:r w:rsidRPr="00B530C1">
        <w:rPr>
          <w:rFonts w:ascii="Calibri" w:hAnsi="Calibri"/>
          <w:noProof/>
          <w:lang w:val="en-US"/>
        </w:rPr>
        <w:tab/>
        <w:t xml:space="preserve">Posada, D.; Crandall, K.A. Modeltest: Testing the model of DNA substitution. </w:t>
      </w:r>
      <w:r w:rsidRPr="00B530C1">
        <w:rPr>
          <w:rFonts w:ascii="Calibri" w:hAnsi="Calibri"/>
          <w:i/>
          <w:noProof/>
          <w:lang w:val="en-US"/>
        </w:rPr>
        <w:t xml:space="preserve">Bioinformatics </w:t>
      </w:r>
      <w:r w:rsidRPr="00B530C1">
        <w:rPr>
          <w:rFonts w:ascii="Calibri" w:hAnsi="Calibri"/>
          <w:b/>
          <w:noProof/>
          <w:lang w:val="en-US"/>
        </w:rPr>
        <w:t>1998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14</w:t>
      </w:r>
      <w:r w:rsidRPr="00B530C1">
        <w:rPr>
          <w:rFonts w:ascii="Calibri" w:hAnsi="Calibri"/>
          <w:noProof/>
          <w:lang w:val="en-US"/>
        </w:rPr>
        <w:t>, 817-818.</w:t>
      </w:r>
      <w:bookmarkEnd w:id="134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5" w:name="_ENREF_24"/>
      <w:r w:rsidRPr="00B530C1">
        <w:rPr>
          <w:rFonts w:ascii="Calibri" w:hAnsi="Calibri"/>
          <w:noProof/>
          <w:lang w:val="en-US"/>
        </w:rPr>
        <w:t>24.</w:t>
      </w:r>
      <w:r w:rsidRPr="00B530C1">
        <w:rPr>
          <w:rFonts w:ascii="Calibri" w:hAnsi="Calibri"/>
          <w:noProof/>
          <w:lang w:val="en-US"/>
        </w:rPr>
        <w:tab/>
        <w:t xml:space="preserve">Hasegawa, M.; Kishino, H.; Yano, T. Dating of the human-ape splitting by a molecular clock of mitochondrial DNA. </w:t>
      </w:r>
      <w:r w:rsidRPr="00B530C1">
        <w:rPr>
          <w:rFonts w:ascii="Calibri" w:hAnsi="Calibri"/>
          <w:i/>
          <w:noProof/>
          <w:lang w:val="en-US"/>
        </w:rPr>
        <w:t xml:space="preserve">J Mol Evol </w:t>
      </w:r>
      <w:r w:rsidRPr="00B530C1">
        <w:rPr>
          <w:rFonts w:ascii="Calibri" w:hAnsi="Calibri"/>
          <w:b/>
          <w:noProof/>
          <w:lang w:val="en-US"/>
        </w:rPr>
        <w:t>1985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22</w:t>
      </w:r>
      <w:r w:rsidRPr="00B530C1">
        <w:rPr>
          <w:rFonts w:ascii="Calibri" w:hAnsi="Calibri"/>
          <w:noProof/>
          <w:lang w:val="en-US"/>
        </w:rPr>
        <w:t>, 160-174.</w:t>
      </w:r>
      <w:bookmarkEnd w:id="135"/>
    </w:p>
    <w:p w:rsidR="00B530C1" w:rsidRDefault="00B530C1" w:rsidP="00B530C1">
      <w:pPr>
        <w:spacing w:line="240" w:lineRule="auto"/>
        <w:rPr>
          <w:rFonts w:ascii="Calibri" w:hAnsi="Calibri"/>
          <w:noProof/>
          <w:lang w:val="en-US"/>
        </w:rPr>
      </w:pPr>
    </w:p>
    <w:p w:rsidR="009B01DC" w:rsidRDefault="00C90FE7">
      <w:r>
        <w:fldChar w:fldCharType="end"/>
      </w:r>
      <w:r>
        <w:fldChar w:fldCharType="begin"/>
      </w:r>
      <w:r w:rsidR="00013D64">
        <w:instrText xml:space="preserve"> ADDIN </w:instrText>
      </w:r>
      <w:r>
        <w:fldChar w:fldCharType="end"/>
      </w:r>
    </w:p>
    <w:sectPr w:rsidR="009B01DC" w:rsidSect="009B01DC">
      <w:headerReference w:type="default" r:id="rId21"/>
      <w:pgSz w:w="11906" w:h="16838" w:code="9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1364E3" w:rsidRDefault="001364E3" w:rsidP="00EF46A3">
      <w:pPr>
        <w:spacing w:line="240" w:lineRule="auto"/>
      </w:pPr>
      <w:r>
        <w:separator/>
      </w:r>
    </w:p>
  </w:endnote>
  <w:endnote w:type="continuationSeparator" w:id="1">
    <w:p w:rsidR="001364E3" w:rsidRDefault="001364E3" w:rsidP="00EF46A3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Calibri Light">
    <w:altName w:val="Times New Roman"/>
    <w:charset w:val="00"/>
    <w:family w:val="swiss"/>
    <w:pitch w:val="variable"/>
    <w:sig w:usb0="A00002EF" w:usb1="4000207B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274936144"/>
      <w:docPartObj>
        <w:docPartGallery w:val="Page Numbers (Bottom of Page)"/>
        <w:docPartUnique/>
      </w:docPartObj>
    </w:sdtPr>
    <w:sdtContent>
      <w:p w:rsidR="00BD6986" w:rsidRDefault="00BD6986">
        <w:pPr>
          <w:pStyle w:val="Rodap"/>
          <w:jc w:val="right"/>
        </w:pPr>
      </w:p>
    </w:sdtContent>
  </w:sdt>
  <w:p w:rsidR="00BD6986" w:rsidRDefault="00BD6986">
    <w:pPr>
      <w:pStyle w:val="Rodap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D6986" w:rsidRDefault="00BD6986">
    <w:pPr>
      <w:pStyle w:val="Rodap"/>
      <w:jc w:val="right"/>
    </w:pPr>
  </w:p>
  <w:p w:rsidR="00BD6986" w:rsidRDefault="00BD6986">
    <w:pPr>
      <w:pStyle w:val="Rodap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1364E3" w:rsidRDefault="001364E3" w:rsidP="00EF46A3">
      <w:pPr>
        <w:spacing w:line="240" w:lineRule="auto"/>
      </w:pPr>
      <w:r>
        <w:separator/>
      </w:r>
    </w:p>
  </w:footnote>
  <w:footnote w:type="continuationSeparator" w:id="1">
    <w:p w:rsidR="001364E3" w:rsidRDefault="001364E3" w:rsidP="00EF46A3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D6986" w:rsidRDefault="00BD6986" w:rsidP="009B01DC">
    <w:pPr>
      <w:pStyle w:val="Rodap"/>
      <w:jc w:val="right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D6986" w:rsidRDefault="00BD6986" w:rsidP="009B01DC">
    <w:pPr>
      <w:pStyle w:val="Rodap"/>
      <w:jc w:val="right"/>
    </w:pPr>
  </w:p>
  <w:p w:rsidR="00BD6986" w:rsidRDefault="00BD6986" w:rsidP="009B01DC">
    <w:pPr>
      <w:pStyle w:val="Cabealho"/>
      <w:jc w:val="right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D6986" w:rsidRDefault="00BD6986" w:rsidP="009B01DC">
    <w:pPr>
      <w:pStyle w:val="Cabealho"/>
      <w:jc w:val="right"/>
    </w:pPr>
  </w:p>
  <w:p w:rsidR="00BD6986" w:rsidRDefault="00BD6986" w:rsidP="009B01DC">
    <w:pPr>
      <w:pStyle w:val="Cabealho"/>
    </w:pPr>
  </w:p>
</w:hdr>
</file>

<file path=word/header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D6986" w:rsidRDefault="00BD6986">
    <w:pPr>
      <w:pStyle w:val="Cabealho"/>
      <w:jc w:val="right"/>
    </w:pPr>
    <w:fldSimple w:instr=" PAGE   \* MERGEFORMAT ">
      <w:r w:rsidR="00DB7EDF">
        <w:rPr>
          <w:noProof/>
        </w:rPr>
        <w:t>17</w:t>
      </w:r>
    </w:fldSimple>
  </w:p>
  <w:p w:rsidR="00BD6986" w:rsidRDefault="00BD6986" w:rsidP="009B01DC">
    <w:pPr>
      <w:pStyle w:val="Cabealho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DC46C48"/>
    <w:multiLevelType w:val="hybridMultilevel"/>
    <w:tmpl w:val="A92C9A96"/>
    <w:lvl w:ilvl="0" w:tplc="0416000F">
      <w:start w:val="1"/>
      <w:numFmt w:val="decimal"/>
      <w:lvlText w:val="%1."/>
      <w:lvlJc w:val="left"/>
      <w:pPr>
        <w:ind w:left="1440" w:hanging="360"/>
      </w:pPr>
    </w:lvl>
    <w:lvl w:ilvl="1" w:tplc="04160019" w:tentative="1">
      <w:start w:val="1"/>
      <w:numFmt w:val="lowerLetter"/>
      <w:lvlText w:val="%2."/>
      <w:lvlJc w:val="left"/>
      <w:pPr>
        <w:ind w:left="2160" w:hanging="360"/>
      </w:pPr>
    </w:lvl>
    <w:lvl w:ilvl="2" w:tplc="0416001B" w:tentative="1">
      <w:start w:val="1"/>
      <w:numFmt w:val="lowerRoman"/>
      <w:lvlText w:val="%3."/>
      <w:lvlJc w:val="right"/>
      <w:pPr>
        <w:ind w:left="2880" w:hanging="180"/>
      </w:pPr>
    </w:lvl>
    <w:lvl w:ilvl="3" w:tplc="0416000F" w:tentative="1">
      <w:start w:val="1"/>
      <w:numFmt w:val="decimal"/>
      <w:lvlText w:val="%4."/>
      <w:lvlJc w:val="left"/>
      <w:pPr>
        <w:ind w:left="3600" w:hanging="360"/>
      </w:pPr>
    </w:lvl>
    <w:lvl w:ilvl="4" w:tplc="04160019" w:tentative="1">
      <w:start w:val="1"/>
      <w:numFmt w:val="lowerLetter"/>
      <w:lvlText w:val="%5."/>
      <w:lvlJc w:val="left"/>
      <w:pPr>
        <w:ind w:left="4320" w:hanging="360"/>
      </w:pPr>
    </w:lvl>
    <w:lvl w:ilvl="5" w:tplc="0416001B" w:tentative="1">
      <w:start w:val="1"/>
      <w:numFmt w:val="lowerRoman"/>
      <w:lvlText w:val="%6."/>
      <w:lvlJc w:val="right"/>
      <w:pPr>
        <w:ind w:left="5040" w:hanging="180"/>
      </w:pPr>
    </w:lvl>
    <w:lvl w:ilvl="6" w:tplc="0416000F" w:tentative="1">
      <w:start w:val="1"/>
      <w:numFmt w:val="decimal"/>
      <w:lvlText w:val="%7."/>
      <w:lvlJc w:val="left"/>
      <w:pPr>
        <w:ind w:left="5760" w:hanging="360"/>
      </w:pPr>
    </w:lvl>
    <w:lvl w:ilvl="7" w:tplc="04160019" w:tentative="1">
      <w:start w:val="1"/>
      <w:numFmt w:val="lowerLetter"/>
      <w:lvlText w:val="%8."/>
      <w:lvlJc w:val="left"/>
      <w:pPr>
        <w:ind w:left="6480" w:hanging="360"/>
      </w:pPr>
    </w:lvl>
    <w:lvl w:ilvl="8" w:tplc="0416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303B0B9C"/>
    <w:multiLevelType w:val="multilevel"/>
    <w:tmpl w:val="1E248AB2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  <w:rPr>
        <w:i w:val="0"/>
      </w:r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2">
    <w:nsid w:val="3EC97496"/>
    <w:multiLevelType w:val="hybridMultilevel"/>
    <w:tmpl w:val="C0E0E5BE"/>
    <w:lvl w:ilvl="0" w:tplc="7706B90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710C34C0"/>
    <w:multiLevelType w:val="hybridMultilevel"/>
    <w:tmpl w:val="F508E306"/>
    <w:lvl w:ilvl="0" w:tplc="04160017">
      <w:start w:val="1"/>
      <w:numFmt w:val="lowerLetter"/>
      <w:lvlText w:val="%1)"/>
      <w:lvlJc w:val="left"/>
      <w:pPr>
        <w:ind w:left="1440" w:hanging="360"/>
      </w:pPr>
    </w:lvl>
    <w:lvl w:ilvl="1" w:tplc="04160019" w:tentative="1">
      <w:start w:val="1"/>
      <w:numFmt w:val="lowerLetter"/>
      <w:lvlText w:val="%2."/>
      <w:lvlJc w:val="left"/>
      <w:pPr>
        <w:ind w:left="2160" w:hanging="360"/>
      </w:pPr>
    </w:lvl>
    <w:lvl w:ilvl="2" w:tplc="0416001B" w:tentative="1">
      <w:start w:val="1"/>
      <w:numFmt w:val="lowerRoman"/>
      <w:lvlText w:val="%3."/>
      <w:lvlJc w:val="right"/>
      <w:pPr>
        <w:ind w:left="2880" w:hanging="180"/>
      </w:pPr>
    </w:lvl>
    <w:lvl w:ilvl="3" w:tplc="0416000F" w:tentative="1">
      <w:start w:val="1"/>
      <w:numFmt w:val="decimal"/>
      <w:lvlText w:val="%4."/>
      <w:lvlJc w:val="left"/>
      <w:pPr>
        <w:ind w:left="3600" w:hanging="360"/>
      </w:pPr>
    </w:lvl>
    <w:lvl w:ilvl="4" w:tplc="04160019" w:tentative="1">
      <w:start w:val="1"/>
      <w:numFmt w:val="lowerLetter"/>
      <w:lvlText w:val="%5."/>
      <w:lvlJc w:val="left"/>
      <w:pPr>
        <w:ind w:left="4320" w:hanging="360"/>
      </w:pPr>
    </w:lvl>
    <w:lvl w:ilvl="5" w:tplc="0416001B" w:tentative="1">
      <w:start w:val="1"/>
      <w:numFmt w:val="lowerRoman"/>
      <w:lvlText w:val="%6."/>
      <w:lvlJc w:val="right"/>
      <w:pPr>
        <w:ind w:left="5040" w:hanging="180"/>
      </w:pPr>
    </w:lvl>
    <w:lvl w:ilvl="6" w:tplc="0416000F" w:tentative="1">
      <w:start w:val="1"/>
      <w:numFmt w:val="decimal"/>
      <w:lvlText w:val="%7."/>
      <w:lvlJc w:val="left"/>
      <w:pPr>
        <w:ind w:left="5760" w:hanging="360"/>
      </w:pPr>
    </w:lvl>
    <w:lvl w:ilvl="7" w:tplc="04160019" w:tentative="1">
      <w:start w:val="1"/>
      <w:numFmt w:val="lowerLetter"/>
      <w:lvlText w:val="%8."/>
      <w:lvlJc w:val="left"/>
      <w:pPr>
        <w:ind w:left="6480" w:hanging="360"/>
      </w:pPr>
    </w:lvl>
    <w:lvl w:ilvl="8" w:tplc="0416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attachedTemplate r:id="rId1"/>
  <w:defaultTabStop w:val="708"/>
  <w:hyphenationZone w:val="425"/>
  <w:characterSpacingControl w:val="doNotCompress"/>
  <w:hdrShapeDefaults>
    <o:shapedefaults v:ext="edit" spidmax="8194"/>
  </w:hdrShapeDefaults>
  <w:footnotePr>
    <w:footnote w:id="0"/>
    <w:footnote w:id="1"/>
  </w:footnotePr>
  <w:endnotePr>
    <w:endnote w:id="0"/>
    <w:endnote w:id="1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DPI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v5ve0web5stsve0pag50fr9fesedfrdzd20&quot;&gt;mestrado&lt;record-ids&gt;&lt;item&gt;200&lt;/item&gt;&lt;item&gt;224&lt;/item&gt;&lt;item&gt;225&lt;/item&gt;&lt;item&gt;227&lt;/item&gt;&lt;item&gt;230&lt;/item&gt;&lt;item&gt;231&lt;/item&gt;&lt;item&gt;232&lt;/item&gt;&lt;item&gt;233&lt;/item&gt;&lt;item&gt;234&lt;/item&gt;&lt;item&gt;235&lt;/item&gt;&lt;item&gt;236&lt;/item&gt;&lt;item&gt;237&lt;/item&gt;&lt;item&gt;238&lt;/item&gt;&lt;item&gt;239&lt;/item&gt;&lt;item&gt;240&lt;/item&gt;&lt;item&gt;242&lt;/item&gt;&lt;item&gt;243&lt;/item&gt;&lt;item&gt;244&lt;/item&gt;&lt;item&gt;245&lt;/item&gt;&lt;item&gt;249&lt;/item&gt;&lt;item&gt;253&lt;/item&gt;&lt;item&gt;259&lt;/item&gt;&lt;item&gt;260&lt;/item&gt;&lt;item&gt;261&lt;/item&gt;&lt;/record-ids&gt;&lt;/item&gt;&lt;/Libraries&gt;"/>
  </w:docVars>
  <w:rsids>
    <w:rsidRoot w:val="000D69CF"/>
    <w:rsid w:val="00002CB7"/>
    <w:rsid w:val="00013D64"/>
    <w:rsid w:val="00014AD6"/>
    <w:rsid w:val="00014E11"/>
    <w:rsid w:val="00017DB1"/>
    <w:rsid w:val="000456BA"/>
    <w:rsid w:val="000477A3"/>
    <w:rsid w:val="00064DF3"/>
    <w:rsid w:val="000755F2"/>
    <w:rsid w:val="00093D44"/>
    <w:rsid w:val="000B5ED8"/>
    <w:rsid w:val="000C70EB"/>
    <w:rsid w:val="000D1AE4"/>
    <w:rsid w:val="000D69CF"/>
    <w:rsid w:val="000D6A7C"/>
    <w:rsid w:val="000E24BB"/>
    <w:rsid w:val="00125AD1"/>
    <w:rsid w:val="001364E3"/>
    <w:rsid w:val="001416EA"/>
    <w:rsid w:val="00144317"/>
    <w:rsid w:val="00165E1D"/>
    <w:rsid w:val="00167617"/>
    <w:rsid w:val="00193DF2"/>
    <w:rsid w:val="001C2FDE"/>
    <w:rsid w:val="001D688B"/>
    <w:rsid w:val="001F447E"/>
    <w:rsid w:val="00224BF9"/>
    <w:rsid w:val="00225BA8"/>
    <w:rsid w:val="00226B68"/>
    <w:rsid w:val="00286091"/>
    <w:rsid w:val="002860C7"/>
    <w:rsid w:val="002A3331"/>
    <w:rsid w:val="002B0903"/>
    <w:rsid w:val="002C1C97"/>
    <w:rsid w:val="002C6349"/>
    <w:rsid w:val="002C6629"/>
    <w:rsid w:val="002D5DFC"/>
    <w:rsid w:val="002F01FA"/>
    <w:rsid w:val="002F0282"/>
    <w:rsid w:val="00305605"/>
    <w:rsid w:val="00325FFB"/>
    <w:rsid w:val="003316C3"/>
    <w:rsid w:val="00342CC9"/>
    <w:rsid w:val="00344DDA"/>
    <w:rsid w:val="003919AD"/>
    <w:rsid w:val="003B2BC3"/>
    <w:rsid w:val="003B4936"/>
    <w:rsid w:val="003E36D9"/>
    <w:rsid w:val="003E64D4"/>
    <w:rsid w:val="00403D0B"/>
    <w:rsid w:val="00410397"/>
    <w:rsid w:val="0042534F"/>
    <w:rsid w:val="0045731D"/>
    <w:rsid w:val="0045753F"/>
    <w:rsid w:val="00460627"/>
    <w:rsid w:val="004703F9"/>
    <w:rsid w:val="00472F62"/>
    <w:rsid w:val="0047300C"/>
    <w:rsid w:val="004854A1"/>
    <w:rsid w:val="00487D55"/>
    <w:rsid w:val="00500BC0"/>
    <w:rsid w:val="005036E1"/>
    <w:rsid w:val="00505E5C"/>
    <w:rsid w:val="00511D84"/>
    <w:rsid w:val="005531E3"/>
    <w:rsid w:val="00560CCE"/>
    <w:rsid w:val="00571703"/>
    <w:rsid w:val="00574333"/>
    <w:rsid w:val="00583A7C"/>
    <w:rsid w:val="005C6341"/>
    <w:rsid w:val="005F2D3E"/>
    <w:rsid w:val="00653B80"/>
    <w:rsid w:val="00662FF3"/>
    <w:rsid w:val="006A01AF"/>
    <w:rsid w:val="006A6C98"/>
    <w:rsid w:val="006B2E23"/>
    <w:rsid w:val="006D636D"/>
    <w:rsid w:val="006D7F6E"/>
    <w:rsid w:val="006F6A63"/>
    <w:rsid w:val="006F78BC"/>
    <w:rsid w:val="00724E96"/>
    <w:rsid w:val="00726A2C"/>
    <w:rsid w:val="00764442"/>
    <w:rsid w:val="007869F4"/>
    <w:rsid w:val="007A0256"/>
    <w:rsid w:val="007D642C"/>
    <w:rsid w:val="007E306F"/>
    <w:rsid w:val="007E3A52"/>
    <w:rsid w:val="00811414"/>
    <w:rsid w:val="008446D0"/>
    <w:rsid w:val="00852318"/>
    <w:rsid w:val="00883143"/>
    <w:rsid w:val="008959C7"/>
    <w:rsid w:val="008A17BD"/>
    <w:rsid w:val="008A2CD6"/>
    <w:rsid w:val="008E1C65"/>
    <w:rsid w:val="008F10DF"/>
    <w:rsid w:val="00912845"/>
    <w:rsid w:val="00931C05"/>
    <w:rsid w:val="00933C36"/>
    <w:rsid w:val="00965B4E"/>
    <w:rsid w:val="00992C84"/>
    <w:rsid w:val="009B01DC"/>
    <w:rsid w:val="009B5AC7"/>
    <w:rsid w:val="009B7F25"/>
    <w:rsid w:val="009C1D8E"/>
    <w:rsid w:val="009C3F61"/>
    <w:rsid w:val="009C7554"/>
    <w:rsid w:val="009F5348"/>
    <w:rsid w:val="00A03B11"/>
    <w:rsid w:val="00A07548"/>
    <w:rsid w:val="00A32E45"/>
    <w:rsid w:val="00A43CB4"/>
    <w:rsid w:val="00A8044A"/>
    <w:rsid w:val="00A93B3B"/>
    <w:rsid w:val="00AC5AB3"/>
    <w:rsid w:val="00AF4231"/>
    <w:rsid w:val="00B03693"/>
    <w:rsid w:val="00B2524D"/>
    <w:rsid w:val="00B3097E"/>
    <w:rsid w:val="00B50274"/>
    <w:rsid w:val="00B52CB9"/>
    <w:rsid w:val="00B530C1"/>
    <w:rsid w:val="00B648B3"/>
    <w:rsid w:val="00B70599"/>
    <w:rsid w:val="00B750D5"/>
    <w:rsid w:val="00B82DD8"/>
    <w:rsid w:val="00B9561B"/>
    <w:rsid w:val="00B95B97"/>
    <w:rsid w:val="00BA524F"/>
    <w:rsid w:val="00BD6986"/>
    <w:rsid w:val="00BF71C7"/>
    <w:rsid w:val="00C02658"/>
    <w:rsid w:val="00C04CBF"/>
    <w:rsid w:val="00C0553C"/>
    <w:rsid w:val="00C10622"/>
    <w:rsid w:val="00C2433E"/>
    <w:rsid w:val="00C24C69"/>
    <w:rsid w:val="00C343D9"/>
    <w:rsid w:val="00C70093"/>
    <w:rsid w:val="00C77A02"/>
    <w:rsid w:val="00C90DC8"/>
    <w:rsid w:val="00C90FE7"/>
    <w:rsid w:val="00CA1127"/>
    <w:rsid w:val="00CC6928"/>
    <w:rsid w:val="00CD6837"/>
    <w:rsid w:val="00CE149B"/>
    <w:rsid w:val="00CF3818"/>
    <w:rsid w:val="00D001A0"/>
    <w:rsid w:val="00D04D8D"/>
    <w:rsid w:val="00D31D05"/>
    <w:rsid w:val="00D74CE6"/>
    <w:rsid w:val="00D765C9"/>
    <w:rsid w:val="00D82A84"/>
    <w:rsid w:val="00D87472"/>
    <w:rsid w:val="00D90047"/>
    <w:rsid w:val="00DA4BF4"/>
    <w:rsid w:val="00DB7EDF"/>
    <w:rsid w:val="00DD3516"/>
    <w:rsid w:val="00DF1E1E"/>
    <w:rsid w:val="00DF4F8B"/>
    <w:rsid w:val="00E24F80"/>
    <w:rsid w:val="00E5226B"/>
    <w:rsid w:val="00E55250"/>
    <w:rsid w:val="00E654EA"/>
    <w:rsid w:val="00EA1396"/>
    <w:rsid w:val="00EA4B90"/>
    <w:rsid w:val="00ED3DDF"/>
    <w:rsid w:val="00ED6414"/>
    <w:rsid w:val="00EE4D56"/>
    <w:rsid w:val="00EF46A3"/>
    <w:rsid w:val="00EF544D"/>
    <w:rsid w:val="00EF741E"/>
    <w:rsid w:val="00F24072"/>
    <w:rsid w:val="00F26BBD"/>
    <w:rsid w:val="00F34E0A"/>
    <w:rsid w:val="00F37B44"/>
    <w:rsid w:val="00F50FF7"/>
    <w:rsid w:val="00F52FD9"/>
    <w:rsid w:val="00F71170"/>
    <w:rsid w:val="00F8522A"/>
    <w:rsid w:val="00F8575C"/>
    <w:rsid w:val="00FA5093"/>
    <w:rsid w:val="00FA6106"/>
    <w:rsid w:val="00FB4482"/>
    <w:rsid w:val="00FC2884"/>
    <w:rsid w:val="00FC3782"/>
    <w:rsid w:val="00FD73EA"/>
    <w:rsid w:val="00FF21D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43CB4"/>
    <w:pPr>
      <w:spacing w:after="0" w:line="360" w:lineRule="auto"/>
      <w:ind w:firstLine="720"/>
      <w:jc w:val="both"/>
    </w:pPr>
    <w:rPr>
      <w:rFonts w:ascii="Century" w:hAnsi="Century"/>
      <w:sz w:val="24"/>
      <w:szCs w:val="24"/>
    </w:rPr>
  </w:style>
  <w:style w:type="paragraph" w:styleId="Ttulo1">
    <w:name w:val="heading 1"/>
    <w:basedOn w:val="Normal"/>
    <w:next w:val="Normal"/>
    <w:link w:val="Ttulo1Char"/>
    <w:uiPriority w:val="9"/>
    <w:qFormat/>
    <w:rsid w:val="00EF46A3"/>
    <w:pPr>
      <w:keepNext/>
      <w:keepLines/>
      <w:pageBreakBefore/>
      <w:numPr>
        <w:numId w:val="3"/>
      </w:numPr>
      <w:pBdr>
        <w:bottom w:val="single" w:sz="8" w:space="1" w:color="auto"/>
      </w:pBdr>
      <w:spacing w:before="480" w:after="240"/>
      <w:outlineLvl w:val="0"/>
    </w:pPr>
    <w:rPr>
      <w:rFonts w:eastAsiaTheme="majorEastAsia" w:cstheme="minorHAnsi"/>
      <w:b/>
      <w:bCs/>
      <w:sz w:val="36"/>
      <w:szCs w:val="28"/>
    </w:rPr>
  </w:style>
  <w:style w:type="paragraph" w:styleId="Ttulo2">
    <w:name w:val="heading 2"/>
    <w:basedOn w:val="Normal"/>
    <w:next w:val="Normal"/>
    <w:link w:val="Ttulo2Char"/>
    <w:unhideWhenUsed/>
    <w:qFormat/>
    <w:rsid w:val="00EF46A3"/>
    <w:pPr>
      <w:keepNext/>
      <w:keepLines/>
      <w:numPr>
        <w:ilvl w:val="1"/>
        <w:numId w:val="3"/>
      </w:numPr>
      <w:spacing w:before="240"/>
      <w:outlineLvl w:val="1"/>
    </w:pPr>
    <w:rPr>
      <w:rFonts w:eastAsiaTheme="majorEastAsia" w:cstheme="minorHAnsi"/>
      <w:b/>
      <w:bCs/>
      <w:sz w:val="28"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EF46A3"/>
    <w:pPr>
      <w:keepNext/>
      <w:keepLines/>
      <w:numPr>
        <w:ilvl w:val="2"/>
        <w:numId w:val="3"/>
      </w:numPr>
      <w:spacing w:before="240"/>
      <w:outlineLvl w:val="2"/>
    </w:pPr>
    <w:rPr>
      <w:rFonts w:eastAsiaTheme="majorEastAsia" w:cstheme="minorHAnsi"/>
      <w:b/>
      <w:bCs/>
      <w:sz w:val="26"/>
    </w:r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EF46A3"/>
    <w:pPr>
      <w:keepNext/>
      <w:keepLines/>
      <w:numPr>
        <w:ilvl w:val="3"/>
        <w:numId w:val="3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EF46A3"/>
    <w:pPr>
      <w:keepNext/>
      <w:keepLines/>
      <w:numPr>
        <w:ilvl w:val="4"/>
        <w:numId w:val="3"/>
      </w:numPr>
      <w:spacing w:before="200"/>
      <w:outlineLvl w:val="4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EF46A3"/>
    <w:pPr>
      <w:keepNext/>
      <w:keepLines/>
      <w:numPr>
        <w:ilvl w:val="5"/>
        <w:numId w:val="3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EF46A3"/>
    <w:pPr>
      <w:keepNext/>
      <w:keepLines/>
      <w:numPr>
        <w:ilvl w:val="6"/>
        <w:numId w:val="3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EF46A3"/>
    <w:pPr>
      <w:keepNext/>
      <w:keepLines/>
      <w:numPr>
        <w:ilvl w:val="7"/>
        <w:numId w:val="3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EF46A3"/>
    <w:pPr>
      <w:keepNext/>
      <w:keepLines/>
      <w:numPr>
        <w:ilvl w:val="8"/>
        <w:numId w:val="3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EF46A3"/>
    <w:rPr>
      <w:rFonts w:eastAsiaTheme="majorEastAsia" w:cstheme="minorHAnsi"/>
      <w:b/>
      <w:bCs/>
      <w:sz w:val="36"/>
      <w:szCs w:val="28"/>
    </w:rPr>
  </w:style>
  <w:style w:type="character" w:customStyle="1" w:styleId="Ttulo2Char">
    <w:name w:val="Título 2 Char"/>
    <w:basedOn w:val="Fontepargpadro"/>
    <w:link w:val="Ttulo2"/>
    <w:rsid w:val="00EF46A3"/>
    <w:rPr>
      <w:rFonts w:eastAsiaTheme="majorEastAsia" w:cstheme="minorHAnsi"/>
      <w:b/>
      <w:bCs/>
      <w:sz w:val="28"/>
      <w:szCs w:val="26"/>
    </w:rPr>
  </w:style>
  <w:style w:type="character" w:customStyle="1" w:styleId="Ttulo3Char">
    <w:name w:val="Título 3 Char"/>
    <w:basedOn w:val="Fontepargpadro"/>
    <w:link w:val="Ttulo3"/>
    <w:uiPriority w:val="9"/>
    <w:rsid w:val="00EF46A3"/>
    <w:rPr>
      <w:rFonts w:eastAsiaTheme="majorEastAsia" w:cstheme="minorHAnsi"/>
      <w:b/>
      <w:bCs/>
      <w:sz w:val="26"/>
      <w:szCs w:val="24"/>
    </w:rPr>
  </w:style>
  <w:style w:type="character" w:customStyle="1" w:styleId="Ttulo4Char">
    <w:name w:val="Título 4 Char"/>
    <w:basedOn w:val="Fontepargpadro"/>
    <w:link w:val="Ttulo4"/>
    <w:uiPriority w:val="9"/>
    <w:rsid w:val="00EF46A3"/>
    <w:rPr>
      <w:rFonts w:asciiTheme="majorHAnsi" w:eastAsiaTheme="majorEastAsia" w:hAnsiTheme="majorHAnsi" w:cstheme="majorBidi"/>
      <w:b/>
      <w:bCs/>
      <w:i/>
      <w:iCs/>
      <w:sz w:val="24"/>
      <w:szCs w:val="24"/>
    </w:rPr>
  </w:style>
  <w:style w:type="character" w:customStyle="1" w:styleId="Ttulo5Char">
    <w:name w:val="Título 5 Char"/>
    <w:basedOn w:val="Fontepargpadro"/>
    <w:link w:val="Ttulo5"/>
    <w:uiPriority w:val="9"/>
    <w:semiHidden/>
    <w:rsid w:val="00EF46A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Ttulo6Char">
    <w:name w:val="Título 6 Char"/>
    <w:basedOn w:val="Fontepargpadro"/>
    <w:link w:val="Ttulo6"/>
    <w:uiPriority w:val="9"/>
    <w:semiHidden/>
    <w:rsid w:val="00EF46A3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4"/>
    </w:rPr>
  </w:style>
  <w:style w:type="character" w:customStyle="1" w:styleId="Ttulo7Char">
    <w:name w:val="Título 7 Char"/>
    <w:basedOn w:val="Fontepargpadro"/>
    <w:link w:val="Ttulo7"/>
    <w:uiPriority w:val="9"/>
    <w:semiHidden/>
    <w:rsid w:val="00EF46A3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</w:rPr>
  </w:style>
  <w:style w:type="character" w:customStyle="1" w:styleId="Ttulo8Char">
    <w:name w:val="Título 8 Char"/>
    <w:basedOn w:val="Fontepargpadro"/>
    <w:link w:val="Ttulo8"/>
    <w:uiPriority w:val="9"/>
    <w:semiHidden/>
    <w:rsid w:val="00EF46A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har">
    <w:name w:val="Título 9 Char"/>
    <w:basedOn w:val="Fontepargpadro"/>
    <w:link w:val="Ttulo9"/>
    <w:uiPriority w:val="9"/>
    <w:semiHidden/>
    <w:rsid w:val="00EF46A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PargrafodaLista">
    <w:name w:val="List Paragraph"/>
    <w:basedOn w:val="Normal"/>
    <w:uiPriority w:val="34"/>
    <w:qFormat/>
    <w:rsid w:val="00EF46A3"/>
    <w:pPr>
      <w:contextualSpacing/>
    </w:pPr>
  </w:style>
  <w:style w:type="table" w:styleId="Tabelacomgrade">
    <w:name w:val="Table Grid"/>
    <w:basedOn w:val="Tabelanormal"/>
    <w:uiPriority w:val="59"/>
    <w:rsid w:val="00EF46A3"/>
    <w:pPr>
      <w:spacing w:after="0" w:line="240" w:lineRule="auto"/>
    </w:pPr>
    <w:rPr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bealho">
    <w:name w:val="header"/>
    <w:basedOn w:val="Normal"/>
    <w:link w:val="CabealhoChar"/>
    <w:uiPriority w:val="99"/>
    <w:unhideWhenUsed/>
    <w:rsid w:val="00EF46A3"/>
    <w:pPr>
      <w:tabs>
        <w:tab w:val="center" w:pos="4252"/>
        <w:tab w:val="right" w:pos="8504"/>
      </w:tabs>
      <w:spacing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EF46A3"/>
    <w:rPr>
      <w:sz w:val="24"/>
      <w:szCs w:val="24"/>
    </w:rPr>
  </w:style>
  <w:style w:type="paragraph" w:styleId="Rodap">
    <w:name w:val="footer"/>
    <w:basedOn w:val="Normal"/>
    <w:link w:val="RodapChar"/>
    <w:uiPriority w:val="99"/>
    <w:unhideWhenUsed/>
    <w:rsid w:val="00EF46A3"/>
    <w:pPr>
      <w:tabs>
        <w:tab w:val="center" w:pos="4252"/>
        <w:tab w:val="right" w:pos="8504"/>
      </w:tabs>
      <w:spacing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EF46A3"/>
    <w:rPr>
      <w:sz w:val="24"/>
      <w:szCs w:val="24"/>
    </w:rPr>
  </w:style>
  <w:style w:type="paragraph" w:styleId="Sumrio1">
    <w:name w:val="toc 1"/>
    <w:basedOn w:val="Normal"/>
    <w:next w:val="Normal"/>
    <w:link w:val="Sumrio1Char"/>
    <w:autoRedefine/>
    <w:uiPriority w:val="39"/>
    <w:unhideWhenUsed/>
    <w:rsid w:val="00EF46A3"/>
    <w:pPr>
      <w:tabs>
        <w:tab w:val="left" w:pos="284"/>
        <w:tab w:val="left" w:pos="1100"/>
        <w:tab w:val="right" w:leader="dot" w:pos="9061"/>
      </w:tabs>
      <w:spacing w:before="200" w:after="100" w:line="240" w:lineRule="auto"/>
      <w:ind w:firstLine="0"/>
    </w:pPr>
    <w:rPr>
      <w:b/>
    </w:rPr>
  </w:style>
  <w:style w:type="character" w:customStyle="1" w:styleId="Sumrio1Char">
    <w:name w:val="Sumário 1 Char"/>
    <w:basedOn w:val="Fontepargpadro"/>
    <w:link w:val="Sumrio1"/>
    <w:uiPriority w:val="39"/>
    <w:rsid w:val="00EF46A3"/>
    <w:rPr>
      <w:b/>
      <w:sz w:val="24"/>
      <w:szCs w:val="24"/>
    </w:rPr>
  </w:style>
  <w:style w:type="paragraph" w:styleId="Sumrio2">
    <w:name w:val="toc 2"/>
    <w:basedOn w:val="Normal"/>
    <w:next w:val="Normal"/>
    <w:link w:val="Sumrio2Char"/>
    <w:autoRedefine/>
    <w:uiPriority w:val="39"/>
    <w:unhideWhenUsed/>
    <w:rsid w:val="00EF46A3"/>
    <w:pPr>
      <w:tabs>
        <w:tab w:val="left" w:pos="680"/>
        <w:tab w:val="left" w:pos="1100"/>
        <w:tab w:val="right" w:leader="dot" w:pos="9061"/>
      </w:tabs>
      <w:spacing w:after="100" w:line="240" w:lineRule="auto"/>
      <w:ind w:left="238" w:firstLine="0"/>
    </w:pPr>
  </w:style>
  <w:style w:type="character" w:customStyle="1" w:styleId="Sumrio2Char">
    <w:name w:val="Sumário 2 Char"/>
    <w:basedOn w:val="Fontepargpadro"/>
    <w:link w:val="Sumrio2"/>
    <w:uiPriority w:val="39"/>
    <w:rsid w:val="00EF46A3"/>
    <w:rPr>
      <w:sz w:val="24"/>
      <w:szCs w:val="24"/>
    </w:rPr>
  </w:style>
  <w:style w:type="paragraph" w:styleId="Sumrio3">
    <w:name w:val="toc 3"/>
    <w:basedOn w:val="Normal"/>
    <w:next w:val="Normal"/>
    <w:link w:val="Sumrio3Char"/>
    <w:autoRedefine/>
    <w:uiPriority w:val="39"/>
    <w:unhideWhenUsed/>
    <w:rsid w:val="00EF46A3"/>
    <w:pPr>
      <w:tabs>
        <w:tab w:val="left" w:pos="1100"/>
        <w:tab w:val="left" w:pos="1191"/>
        <w:tab w:val="right" w:leader="dot" w:pos="9061"/>
      </w:tabs>
      <w:spacing w:after="100" w:line="240" w:lineRule="auto"/>
      <w:ind w:left="482" w:firstLine="0"/>
    </w:pPr>
  </w:style>
  <w:style w:type="character" w:customStyle="1" w:styleId="Sumrio3Char">
    <w:name w:val="Sumário 3 Char"/>
    <w:basedOn w:val="Fontepargpadro"/>
    <w:link w:val="Sumrio3"/>
    <w:uiPriority w:val="39"/>
    <w:rsid w:val="00EF46A3"/>
    <w:rPr>
      <w:sz w:val="24"/>
      <w:szCs w:val="24"/>
    </w:rPr>
  </w:style>
  <w:style w:type="character" w:styleId="Hyperlink">
    <w:name w:val="Hyperlink"/>
    <w:basedOn w:val="Fontepargpadro"/>
    <w:uiPriority w:val="99"/>
    <w:unhideWhenUsed/>
    <w:rsid w:val="00EF46A3"/>
    <w:rPr>
      <w:noProof/>
      <w:color w:val="0563C1" w:themeColor="hyperlink"/>
      <w:u w:val="single"/>
    </w:rPr>
  </w:style>
  <w:style w:type="paragraph" w:customStyle="1" w:styleId="Figura">
    <w:name w:val="Figura"/>
    <w:basedOn w:val="Normal"/>
    <w:link w:val="FiguraChar"/>
    <w:qFormat/>
    <w:rsid w:val="00EF46A3"/>
    <w:pPr>
      <w:spacing w:before="240" w:line="240" w:lineRule="auto"/>
      <w:ind w:firstLine="0"/>
      <w:jc w:val="center"/>
    </w:pPr>
    <w:rPr>
      <w:noProof/>
      <w:lang w:val="en-GB" w:eastAsia="en-GB"/>
    </w:rPr>
  </w:style>
  <w:style w:type="character" w:customStyle="1" w:styleId="FiguraChar">
    <w:name w:val="Figura Char"/>
    <w:basedOn w:val="Fontepargpadro"/>
    <w:link w:val="Figura"/>
    <w:rsid w:val="00EF46A3"/>
    <w:rPr>
      <w:noProof/>
      <w:sz w:val="24"/>
      <w:szCs w:val="24"/>
      <w:lang w:val="en-GB" w:eastAsia="en-GB"/>
    </w:rPr>
  </w:style>
  <w:style w:type="paragraph" w:customStyle="1" w:styleId="Titulopr-textual">
    <w:name w:val="Titulo pré-textual"/>
    <w:basedOn w:val="Titulosumrio-listas"/>
    <w:next w:val="Normal"/>
    <w:link w:val="Titulopr-textualChar"/>
    <w:qFormat/>
    <w:rsid w:val="00EF46A3"/>
    <w:pPr>
      <w:pBdr>
        <w:bottom w:val="single" w:sz="4" w:space="1" w:color="auto"/>
      </w:pBdr>
    </w:pPr>
  </w:style>
  <w:style w:type="paragraph" w:customStyle="1" w:styleId="Titulosumrio-listas">
    <w:name w:val="Titulo sumário-listas"/>
    <w:basedOn w:val="Normal"/>
    <w:qFormat/>
    <w:rsid w:val="00EF46A3"/>
    <w:pPr>
      <w:pageBreakBefore/>
      <w:spacing w:after="200" w:line="276" w:lineRule="auto"/>
      <w:ind w:firstLine="0"/>
      <w:jc w:val="center"/>
    </w:pPr>
    <w:rPr>
      <w:b/>
      <w:sz w:val="36"/>
    </w:rPr>
  </w:style>
  <w:style w:type="character" w:customStyle="1" w:styleId="Titulopr-textualChar">
    <w:name w:val="Titulo pré-textual Char"/>
    <w:basedOn w:val="Fontepargpadro"/>
    <w:link w:val="Titulopr-textual"/>
    <w:rsid w:val="00EF46A3"/>
    <w:rPr>
      <w:b/>
      <w:sz w:val="36"/>
      <w:szCs w:val="24"/>
    </w:rPr>
  </w:style>
  <w:style w:type="paragraph" w:customStyle="1" w:styleId="CitaoDireta">
    <w:name w:val="Citação Direta"/>
    <w:basedOn w:val="Normal"/>
    <w:link w:val="CitaoDiretaChar"/>
    <w:qFormat/>
    <w:rsid w:val="00EF46A3"/>
    <w:pPr>
      <w:spacing w:line="240" w:lineRule="auto"/>
      <w:ind w:left="2268" w:firstLine="0"/>
    </w:pPr>
    <w:rPr>
      <w:sz w:val="20"/>
      <w:szCs w:val="22"/>
    </w:rPr>
  </w:style>
  <w:style w:type="character" w:customStyle="1" w:styleId="CitaoDiretaChar">
    <w:name w:val="Citação Direta Char"/>
    <w:basedOn w:val="Fontepargpadro"/>
    <w:link w:val="CitaoDireta"/>
    <w:rsid w:val="00EF46A3"/>
    <w:rPr>
      <w:sz w:val="20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EF46A3"/>
    <w:pPr>
      <w:spacing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EF46A3"/>
    <w:rPr>
      <w:sz w:val="20"/>
      <w:szCs w:val="20"/>
    </w:rPr>
  </w:style>
  <w:style w:type="character" w:styleId="Refdenotaderodap">
    <w:name w:val="footnote reference"/>
    <w:basedOn w:val="Fontepargpadro"/>
    <w:uiPriority w:val="99"/>
    <w:unhideWhenUsed/>
    <w:rsid w:val="00EF46A3"/>
    <w:rPr>
      <w:rFonts w:asciiTheme="minorHAnsi" w:hAnsiTheme="minorHAnsi"/>
      <w:sz w:val="28"/>
      <w:vertAlign w:val="superscript"/>
    </w:rPr>
  </w:style>
  <w:style w:type="paragraph" w:customStyle="1" w:styleId="Ttulodissertao">
    <w:name w:val="Título dissertação"/>
    <w:basedOn w:val="Normal"/>
    <w:link w:val="TtulodissertaoChar"/>
    <w:qFormat/>
    <w:rsid w:val="00EF46A3"/>
    <w:pPr>
      <w:autoSpaceDE w:val="0"/>
      <w:autoSpaceDN w:val="0"/>
      <w:adjustRightInd w:val="0"/>
      <w:ind w:firstLine="0"/>
      <w:jc w:val="center"/>
    </w:pPr>
    <w:rPr>
      <w:rFonts w:cstheme="minorHAnsi"/>
      <w:caps/>
      <w:sz w:val="36"/>
    </w:rPr>
  </w:style>
  <w:style w:type="character" w:customStyle="1" w:styleId="TtulodissertaoChar">
    <w:name w:val="Título dissertação Char"/>
    <w:basedOn w:val="Fontepargpadro"/>
    <w:link w:val="Ttulodissertao"/>
    <w:rsid w:val="00EF46A3"/>
    <w:rPr>
      <w:rFonts w:cstheme="minorHAnsi"/>
      <w:caps/>
      <w:sz w:val="36"/>
      <w:szCs w:val="24"/>
    </w:rPr>
  </w:style>
  <w:style w:type="paragraph" w:customStyle="1" w:styleId="Tipo">
    <w:name w:val="Tipo"/>
    <w:basedOn w:val="Normal"/>
    <w:qFormat/>
    <w:rsid w:val="00EF46A3"/>
    <w:pPr>
      <w:spacing w:line="240" w:lineRule="auto"/>
      <w:ind w:firstLine="0"/>
      <w:jc w:val="center"/>
    </w:pPr>
    <w:rPr>
      <w:rFonts w:ascii="Arial Narrow" w:hAnsi="Arial Narrow" w:cs="Arial"/>
      <w:b/>
      <w:color w:val="FFFFFF" w:themeColor="background1"/>
      <w:sz w:val="44"/>
    </w:rPr>
  </w:style>
  <w:style w:type="paragraph" w:customStyle="1" w:styleId="Banca">
    <w:name w:val="Banca"/>
    <w:basedOn w:val="Normal"/>
    <w:link w:val="BancaChar"/>
    <w:qFormat/>
    <w:rsid w:val="00EF46A3"/>
    <w:pPr>
      <w:spacing w:line="240" w:lineRule="auto"/>
      <w:jc w:val="right"/>
    </w:pPr>
    <w:rPr>
      <w:rFonts w:cstheme="minorHAnsi"/>
      <w:lang w:eastAsia="pt-BR"/>
    </w:rPr>
  </w:style>
  <w:style w:type="character" w:customStyle="1" w:styleId="BancaChar">
    <w:name w:val="Banca Char"/>
    <w:basedOn w:val="Fontepargpadro"/>
    <w:link w:val="Banca"/>
    <w:rsid w:val="00EF46A3"/>
    <w:rPr>
      <w:rFonts w:cstheme="minorHAnsi"/>
      <w:sz w:val="24"/>
      <w:szCs w:val="24"/>
      <w:lang w:eastAsia="pt-BR"/>
    </w:rPr>
  </w:style>
  <w:style w:type="paragraph" w:customStyle="1" w:styleId="Folhaderosto">
    <w:name w:val="Folha de rosto"/>
    <w:basedOn w:val="Normal"/>
    <w:rsid w:val="00EF46A3"/>
    <w:pPr>
      <w:suppressAutoHyphens/>
      <w:spacing w:line="240" w:lineRule="auto"/>
      <w:ind w:left="4253" w:firstLine="0"/>
    </w:pPr>
    <w:rPr>
      <w:rFonts w:eastAsia="Times New Roman" w:cs="Times New Roman"/>
      <w:szCs w:val="20"/>
      <w:lang w:eastAsia="ar-SA"/>
    </w:rPr>
  </w:style>
  <w:style w:type="paragraph" w:customStyle="1" w:styleId="SemFormatao">
    <w:name w:val="Sem Formatação"/>
    <w:basedOn w:val="Normal"/>
    <w:link w:val="SemFormataoChar"/>
    <w:qFormat/>
    <w:rsid w:val="00A43CB4"/>
    <w:pPr>
      <w:autoSpaceDE w:val="0"/>
      <w:autoSpaceDN w:val="0"/>
      <w:adjustRightInd w:val="0"/>
      <w:spacing w:line="240" w:lineRule="auto"/>
      <w:ind w:firstLine="0"/>
      <w:jc w:val="center"/>
    </w:pPr>
    <w:rPr>
      <w:rFonts w:cstheme="minorHAnsi"/>
    </w:rPr>
  </w:style>
  <w:style w:type="character" w:customStyle="1" w:styleId="SemFormataoChar">
    <w:name w:val="Sem Formatação Char"/>
    <w:basedOn w:val="Fontepargpadro"/>
    <w:link w:val="SemFormatao"/>
    <w:rsid w:val="00A43CB4"/>
    <w:rPr>
      <w:rFonts w:ascii="Century" w:hAnsi="Century" w:cstheme="minorHAnsi"/>
      <w:sz w:val="24"/>
      <w:szCs w:val="24"/>
    </w:rPr>
  </w:style>
  <w:style w:type="paragraph" w:styleId="Legenda">
    <w:name w:val="caption"/>
    <w:basedOn w:val="Normal"/>
    <w:next w:val="Normal"/>
    <w:link w:val="LegendaChar"/>
    <w:uiPriority w:val="35"/>
    <w:unhideWhenUsed/>
    <w:qFormat/>
    <w:rsid w:val="00EF46A3"/>
    <w:pPr>
      <w:spacing w:line="240" w:lineRule="auto"/>
      <w:ind w:firstLine="0"/>
      <w:jc w:val="center"/>
    </w:pPr>
    <w:rPr>
      <w:sz w:val="22"/>
      <w:szCs w:val="22"/>
    </w:rPr>
  </w:style>
  <w:style w:type="character" w:customStyle="1" w:styleId="LegendaChar">
    <w:name w:val="Legenda Char"/>
    <w:basedOn w:val="Fontepargpadro"/>
    <w:link w:val="Legenda"/>
    <w:uiPriority w:val="35"/>
    <w:rsid w:val="00EF46A3"/>
  </w:style>
  <w:style w:type="paragraph" w:styleId="ndicedeilustraes">
    <w:name w:val="table of figures"/>
    <w:basedOn w:val="Normal"/>
    <w:next w:val="Normal"/>
    <w:uiPriority w:val="99"/>
    <w:unhideWhenUsed/>
    <w:rsid w:val="00EF46A3"/>
    <w:pPr>
      <w:ind w:left="480" w:hanging="480"/>
      <w:jc w:val="left"/>
    </w:pPr>
    <w:rPr>
      <w:rFonts w:cstheme="minorHAnsi"/>
      <w:szCs w:val="20"/>
    </w:rPr>
  </w:style>
  <w:style w:type="paragraph" w:customStyle="1" w:styleId="Referncias">
    <w:name w:val="Referências"/>
    <w:basedOn w:val="Normal"/>
    <w:link w:val="RefernciasChar"/>
    <w:qFormat/>
    <w:rsid w:val="00EF46A3"/>
    <w:pPr>
      <w:spacing w:before="100" w:beforeAutospacing="1" w:after="100" w:afterAutospacing="1" w:line="240" w:lineRule="auto"/>
      <w:ind w:firstLine="0"/>
    </w:pPr>
    <w:rPr>
      <w:rFonts w:ascii="Calibri" w:eastAsia="Times New Roman" w:hAnsi="Calibri" w:cs="Calibri"/>
      <w:lang w:val="en-GB" w:eastAsia="en-GB"/>
    </w:rPr>
  </w:style>
  <w:style w:type="character" w:customStyle="1" w:styleId="RefernciasChar">
    <w:name w:val="Referências Char"/>
    <w:basedOn w:val="Fontepargpadro"/>
    <w:link w:val="Referncias"/>
    <w:rsid w:val="00EF46A3"/>
    <w:rPr>
      <w:rFonts w:ascii="Calibri" w:eastAsia="Times New Roman" w:hAnsi="Calibri" w:cs="Calibri"/>
      <w:sz w:val="24"/>
      <w:szCs w:val="24"/>
      <w:lang w:val="en-GB" w:eastAsia="en-GB"/>
    </w:rPr>
  </w:style>
  <w:style w:type="paragraph" w:customStyle="1" w:styleId="Espao">
    <w:name w:val="Espaço"/>
    <w:basedOn w:val="Normal"/>
    <w:rsid w:val="00EF46A3"/>
    <w:pPr>
      <w:suppressAutoHyphens/>
      <w:ind w:firstLine="0"/>
    </w:pPr>
    <w:rPr>
      <w:rFonts w:eastAsia="Times New Roman" w:cs="Times New Roman"/>
      <w:sz w:val="14"/>
      <w:lang w:eastAsia="ar-SA"/>
    </w:rPr>
  </w:style>
  <w:style w:type="paragraph" w:customStyle="1" w:styleId="Autor">
    <w:name w:val="Autor"/>
    <w:basedOn w:val="SemFormatao"/>
    <w:qFormat/>
    <w:rsid w:val="00EF46A3"/>
  </w:style>
  <w:style w:type="paragraph" w:customStyle="1" w:styleId="Autorcapa">
    <w:name w:val="Autor capa"/>
    <w:basedOn w:val="SemFormatao"/>
    <w:qFormat/>
    <w:rsid w:val="00EF46A3"/>
    <w:pPr>
      <w:spacing w:before="120" w:after="120"/>
    </w:pPr>
    <w:rPr>
      <w:rFonts w:ascii="Arial" w:hAnsi="Arial"/>
      <w:sz w:val="28"/>
    </w:rPr>
  </w:style>
  <w:style w:type="paragraph" w:customStyle="1" w:styleId="Titulocapa">
    <w:name w:val="Titulo capa"/>
    <w:basedOn w:val="SemFormatao"/>
    <w:qFormat/>
    <w:rsid w:val="00EF46A3"/>
    <w:rPr>
      <w:rFonts w:ascii="Arial" w:hAnsi="Arial"/>
      <w:b/>
      <w:caps/>
      <w:sz w:val="32"/>
    </w:rPr>
  </w:style>
  <w:style w:type="paragraph" w:customStyle="1" w:styleId="Orientador">
    <w:name w:val="Orientador"/>
    <w:basedOn w:val="SemFormatao"/>
    <w:qFormat/>
    <w:rsid w:val="00EF46A3"/>
    <w:pPr>
      <w:spacing w:line="360" w:lineRule="auto"/>
      <w:jc w:val="left"/>
    </w:pPr>
    <w:rPr>
      <w:lang w:eastAsia="pt-BR"/>
    </w:rPr>
  </w:style>
  <w:style w:type="paragraph" w:customStyle="1" w:styleId="Dedicatria">
    <w:name w:val="Dedicatória"/>
    <w:basedOn w:val="SemFormatao"/>
    <w:qFormat/>
    <w:rsid w:val="00EF46A3"/>
    <w:pPr>
      <w:jc w:val="right"/>
    </w:pPr>
    <w:rPr>
      <w:lang w:eastAsia="pt-BR"/>
    </w:rPr>
  </w:style>
  <w:style w:type="paragraph" w:customStyle="1" w:styleId="Epgrafe">
    <w:name w:val="Epígrafe"/>
    <w:basedOn w:val="Dedicatria"/>
    <w:qFormat/>
    <w:rsid w:val="00EF46A3"/>
    <w:rPr>
      <w:i/>
    </w:rPr>
  </w:style>
  <w:style w:type="paragraph" w:customStyle="1" w:styleId="Ttulo2semnumerao">
    <w:name w:val="Título 2 sem numeração"/>
    <w:basedOn w:val="Ttulo2"/>
    <w:next w:val="Normal"/>
    <w:qFormat/>
    <w:rsid w:val="00EF46A3"/>
    <w:pPr>
      <w:numPr>
        <w:ilvl w:val="0"/>
        <w:numId w:val="0"/>
      </w:numPr>
    </w:pPr>
    <w:rPr>
      <w:caps/>
    </w:rPr>
  </w:style>
  <w:style w:type="paragraph" w:customStyle="1" w:styleId="Ttulo1semnumerao">
    <w:name w:val="Título 1 sem numeração"/>
    <w:basedOn w:val="Ttulo1"/>
    <w:next w:val="Normal"/>
    <w:qFormat/>
    <w:rsid w:val="00EF46A3"/>
    <w:pPr>
      <w:numPr>
        <w:numId w:val="0"/>
      </w:numPr>
      <w:ind w:left="432" w:hanging="432"/>
    </w:pPr>
  </w:style>
  <w:style w:type="paragraph" w:styleId="Textodebalo">
    <w:name w:val="Balloon Text"/>
    <w:basedOn w:val="Normal"/>
    <w:link w:val="TextodebaloChar"/>
    <w:uiPriority w:val="99"/>
    <w:semiHidden/>
    <w:unhideWhenUsed/>
    <w:rsid w:val="00B95B97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B95B97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Fontepargpadro"/>
    <w:rsid w:val="00D765C9"/>
  </w:style>
  <w:style w:type="paragraph" w:styleId="Citao">
    <w:name w:val="Quote"/>
    <w:basedOn w:val="Normal"/>
    <w:next w:val="Normal"/>
    <w:link w:val="CitaoChar"/>
    <w:uiPriority w:val="29"/>
    <w:qFormat/>
    <w:rsid w:val="006D636D"/>
    <w:rPr>
      <w:i/>
      <w:iCs/>
      <w:color w:val="000000" w:themeColor="text1"/>
    </w:rPr>
  </w:style>
  <w:style w:type="character" w:customStyle="1" w:styleId="CitaoChar">
    <w:name w:val="Citação Char"/>
    <w:basedOn w:val="Fontepargpadro"/>
    <w:link w:val="Citao"/>
    <w:uiPriority w:val="29"/>
    <w:rsid w:val="006D636D"/>
    <w:rPr>
      <w:i/>
      <w:iCs/>
      <w:color w:val="000000" w:themeColor="text1"/>
      <w:sz w:val="24"/>
      <w:szCs w:val="24"/>
    </w:rPr>
  </w:style>
  <w:style w:type="paragraph" w:customStyle="1" w:styleId="xl65">
    <w:name w:val="xl65"/>
    <w:basedOn w:val="Normal"/>
    <w:rsid w:val="00A43CB4"/>
    <w:pPr>
      <w:spacing w:before="100" w:beforeAutospacing="1" w:after="100" w:afterAutospacing="1" w:line="240" w:lineRule="auto"/>
      <w:ind w:firstLine="0"/>
      <w:jc w:val="right"/>
    </w:pPr>
    <w:rPr>
      <w:rFonts w:ascii="Times New Roman" w:eastAsia="Times New Roman" w:hAnsi="Times New Roman" w:cs="Times New Roman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5653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77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5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38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66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466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824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6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68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780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43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75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99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13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1.png"/><Relationship Id="rId18" Type="http://schemas.openxmlformats.org/officeDocument/2006/relationships/image" Target="media/image6.png"/><Relationship Id="rId3" Type="http://schemas.openxmlformats.org/officeDocument/2006/relationships/settings" Target="settings.xml"/><Relationship Id="rId21" Type="http://schemas.openxmlformats.org/officeDocument/2006/relationships/header" Target="header4.xml"/><Relationship Id="rId7" Type="http://schemas.openxmlformats.org/officeDocument/2006/relationships/header" Target="header1.xml"/><Relationship Id="rId12" Type="http://schemas.openxmlformats.org/officeDocument/2006/relationships/hyperlink" Target="https://github.com/igorrcosta/alfie" TargetMode="External"/><Relationship Id="rId17" Type="http://schemas.openxmlformats.org/officeDocument/2006/relationships/image" Target="media/image5.png"/><Relationship Id="rId2" Type="http://schemas.openxmlformats.org/officeDocument/2006/relationships/styles" Target="styles.xml"/><Relationship Id="rId16" Type="http://schemas.openxmlformats.org/officeDocument/2006/relationships/image" Target="media/image4.png"/><Relationship Id="rId20" Type="http://schemas.openxmlformats.org/officeDocument/2006/relationships/image" Target="media/image8.jpe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24" Type="http://schemas.microsoft.com/office/2007/relationships/stylesWithEffects" Target="stylesWithEffects.xml"/><Relationship Id="rId5" Type="http://schemas.openxmlformats.org/officeDocument/2006/relationships/footnotes" Target="footnotes.xml"/><Relationship Id="rId15" Type="http://schemas.openxmlformats.org/officeDocument/2006/relationships/image" Target="media/image3.png"/><Relationship Id="rId23" Type="http://schemas.openxmlformats.org/officeDocument/2006/relationships/theme" Target="theme/theme1.xml"/><Relationship Id="rId10" Type="http://schemas.openxmlformats.org/officeDocument/2006/relationships/header" Target="header3.xml"/><Relationship Id="rId19" Type="http://schemas.openxmlformats.org/officeDocument/2006/relationships/image" Target="media/image7.png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image" Target="media/image2.png"/><Relationship Id="rId22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igor.costa\Downloads\template_dissertacao.dotx" TargetMode="Externa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template_dissertacao.dotx</Template>
  <TotalTime>7202</TotalTime>
  <Pages>45</Pages>
  <Words>11753</Words>
  <Characters>63470</Characters>
  <Application>Microsoft Office Word</Application>
  <DocSecurity>0</DocSecurity>
  <Lines>528</Lines>
  <Paragraphs>150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507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gor.costa</dc:creator>
  <cp:lastModifiedBy>igor.costa</cp:lastModifiedBy>
  <cp:revision>66</cp:revision>
  <dcterms:created xsi:type="dcterms:W3CDTF">2014-12-01T12:17:00Z</dcterms:created>
  <dcterms:modified xsi:type="dcterms:W3CDTF">2015-08-21T14:17:00Z</dcterms:modified>
</cp:coreProperties>
</file>